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10054" w:type="dxa"/>
        <w:jc w:val="center"/>
        <w:tblLook w:val="04A0" w:firstRow="1" w:lastRow="0" w:firstColumn="1" w:lastColumn="0" w:noHBand="0" w:noVBand="1"/>
      </w:tblPr>
      <w:tblGrid>
        <w:gridCol w:w="1196"/>
        <w:gridCol w:w="6991"/>
        <w:gridCol w:w="1867"/>
      </w:tblGrid>
      <w:tr w:rsidR="00EE7799" w:rsidRPr="004B643B" w14:paraId="58578467" w14:textId="77777777" w:rsidTr="00384F8D">
        <w:trPr>
          <w:trHeight w:val="294"/>
          <w:jc w:val="center"/>
        </w:trPr>
        <w:tc>
          <w:tcPr>
            <w:tcW w:w="10054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464F28" w14:textId="3F93B1AB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bookmarkStart w:id="0" w:name="_GoBack"/>
            <w:r w:rsidRPr="004B643B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Table S1 The 33 cancer types in TCGA pan-cancer project</w:t>
            </w:r>
          </w:p>
        </w:tc>
      </w:tr>
      <w:tr w:rsidR="00EE7799" w:rsidRPr="004B643B" w14:paraId="13D212F1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7F3936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Number</w:t>
            </w:r>
          </w:p>
        </w:tc>
        <w:tc>
          <w:tcPr>
            <w:tcW w:w="69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C2A5A2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Cancers</w:t>
            </w:r>
          </w:p>
        </w:tc>
        <w:tc>
          <w:tcPr>
            <w:tcW w:w="18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59099A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Abbreviations</w:t>
            </w:r>
          </w:p>
        </w:tc>
      </w:tr>
      <w:tr w:rsidR="00EE7799" w:rsidRPr="004B643B" w14:paraId="75F917F8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D71A7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E0628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Adrenocortical 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F1B5A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ACC</w:t>
            </w:r>
          </w:p>
        </w:tc>
      </w:tr>
      <w:tr w:rsidR="00EE7799" w:rsidRPr="004B643B" w14:paraId="3B071685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981D9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74C4F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Bladder Urothelial 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72A85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BLCA</w:t>
            </w:r>
          </w:p>
        </w:tc>
      </w:tr>
      <w:tr w:rsidR="00EE7799" w:rsidRPr="004B643B" w14:paraId="04D4813E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7BCDE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54E3D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Breast Invasive 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75FD6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BRCA</w:t>
            </w:r>
          </w:p>
        </w:tc>
      </w:tr>
      <w:tr w:rsidR="00EE7799" w:rsidRPr="004B643B" w14:paraId="11D2043A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EDB99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B5FA4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Cervical Squamous Cell Carcinoma and Endocervical Adeno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0CF00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CESC</w:t>
            </w:r>
          </w:p>
        </w:tc>
      </w:tr>
      <w:tr w:rsidR="00EE7799" w:rsidRPr="004B643B" w14:paraId="641A8BCA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8D4A6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2CB42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Cholangio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C6C7A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CHOL</w:t>
            </w:r>
          </w:p>
        </w:tc>
      </w:tr>
      <w:tr w:rsidR="00EE7799" w:rsidRPr="004B643B" w14:paraId="6BFE04E3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1ADCE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5A77B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Colon Adeno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6E5E3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COAD</w:t>
            </w:r>
          </w:p>
        </w:tc>
      </w:tr>
      <w:tr w:rsidR="00EE7799" w:rsidRPr="004B643B" w14:paraId="3898A8FB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E66FD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1A864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Lymphoid Neoplasm Diffuse Large B-cell Lymph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5CBCF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DLBC</w:t>
            </w:r>
          </w:p>
        </w:tc>
      </w:tr>
      <w:tr w:rsidR="00EE7799" w:rsidRPr="004B643B" w14:paraId="3A7E2EE3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7646C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468C2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Esophageal 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3DF66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ESCA</w:t>
            </w:r>
          </w:p>
        </w:tc>
      </w:tr>
      <w:tr w:rsidR="00EE7799" w:rsidRPr="004B643B" w14:paraId="651555EF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98459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7018E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Glioblastoma Multiforme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37969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GBM</w:t>
            </w:r>
          </w:p>
        </w:tc>
      </w:tr>
      <w:tr w:rsidR="00EE7799" w:rsidRPr="004B643B" w14:paraId="7A85690D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E92C7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1DE25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Head and Neck Squamous 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40309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HNSC</w:t>
            </w:r>
          </w:p>
        </w:tc>
      </w:tr>
      <w:tr w:rsidR="00EE7799" w:rsidRPr="004B643B" w14:paraId="593BD0B6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C106E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F3DC7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Kidney Chromophobe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1D1D7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KICH</w:t>
            </w:r>
          </w:p>
        </w:tc>
      </w:tr>
      <w:tr w:rsidR="00EE7799" w:rsidRPr="004B643B" w14:paraId="2B7BBD99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2CB61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12C57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Kidney Renal Clear Cell 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EF937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KIRC</w:t>
            </w:r>
          </w:p>
        </w:tc>
      </w:tr>
      <w:tr w:rsidR="00EE7799" w:rsidRPr="004B643B" w14:paraId="6AB711C3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571EB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02E52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Kidney Renal Papillary Cell 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DD37C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KIRP</w:t>
            </w:r>
          </w:p>
        </w:tc>
      </w:tr>
      <w:tr w:rsidR="00EE7799" w:rsidRPr="004B643B" w14:paraId="72ED3CB9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15E41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9931E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Acute Myeloid Leukemi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DC5E1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LAML</w:t>
            </w:r>
          </w:p>
        </w:tc>
      </w:tr>
      <w:tr w:rsidR="00EE7799" w:rsidRPr="004B643B" w14:paraId="50E31B32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F8C4E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652FF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Brain Lower Grade Gli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ABF20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LGG</w:t>
            </w:r>
          </w:p>
        </w:tc>
      </w:tr>
      <w:tr w:rsidR="00EE7799" w:rsidRPr="004B643B" w14:paraId="6D886B19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72E92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275F9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Liver Hepatocellular 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4B09F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LIHC</w:t>
            </w:r>
          </w:p>
        </w:tc>
      </w:tr>
      <w:tr w:rsidR="00EE7799" w:rsidRPr="004B643B" w14:paraId="010EE8E0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185C9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6327A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Lung Adeno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B76F2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LUAD</w:t>
            </w:r>
          </w:p>
        </w:tc>
      </w:tr>
      <w:tr w:rsidR="00EE7799" w:rsidRPr="004B643B" w14:paraId="70DFB963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88D60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477F7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Lung Squamous Cell 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B06C6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LUSC</w:t>
            </w:r>
          </w:p>
        </w:tc>
      </w:tr>
      <w:tr w:rsidR="00EE7799" w:rsidRPr="004B643B" w14:paraId="7ACFD818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7F48A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D296C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Mesotheli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B0587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MESO</w:t>
            </w:r>
          </w:p>
        </w:tc>
      </w:tr>
      <w:tr w:rsidR="00EE7799" w:rsidRPr="004B643B" w14:paraId="7FBEF23D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1F893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9C996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Ovarian Serous Cystadeno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76372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OV</w:t>
            </w:r>
          </w:p>
        </w:tc>
      </w:tr>
      <w:tr w:rsidR="00EE7799" w:rsidRPr="004B643B" w14:paraId="3B85DF96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00897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68191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Pancreatic Adeno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5630D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PAAD</w:t>
            </w:r>
          </w:p>
        </w:tc>
      </w:tr>
      <w:tr w:rsidR="00EE7799" w:rsidRPr="004B643B" w14:paraId="73328B43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F4C9E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22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B1C0C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Pheochromocytoma and Paragangli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FB93F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PCPG</w:t>
            </w:r>
          </w:p>
        </w:tc>
      </w:tr>
      <w:tr w:rsidR="00EE7799" w:rsidRPr="004B643B" w14:paraId="3EF6DA3F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58053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8DB13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Prostate Adeno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9498A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PRAD</w:t>
            </w:r>
          </w:p>
        </w:tc>
      </w:tr>
      <w:tr w:rsidR="00EE7799" w:rsidRPr="004B643B" w14:paraId="5A84882C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F75AF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24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28967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Rectum Adeno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DEB31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READ</w:t>
            </w:r>
          </w:p>
        </w:tc>
      </w:tr>
      <w:tr w:rsidR="00EE7799" w:rsidRPr="004B643B" w14:paraId="36414FE5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8E3DE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A73FF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Sarc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0C7E5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SARC</w:t>
            </w:r>
          </w:p>
        </w:tc>
      </w:tr>
      <w:tr w:rsidR="00EE7799" w:rsidRPr="004B643B" w14:paraId="1976C36A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2C469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26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596CF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Skin Cutaneous Mela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7528D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SKCM</w:t>
            </w:r>
          </w:p>
        </w:tc>
      </w:tr>
      <w:tr w:rsidR="00EE7799" w:rsidRPr="004B643B" w14:paraId="4BC4FE83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38B53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27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4FCD7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Stomach Adeno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4B088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STAD</w:t>
            </w:r>
          </w:p>
        </w:tc>
      </w:tr>
      <w:tr w:rsidR="00EE7799" w:rsidRPr="004B643B" w14:paraId="096DB347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4CEC4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28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D2A9E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Testicular Germ Cell Tumors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8BB13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TGCT</w:t>
            </w:r>
          </w:p>
        </w:tc>
      </w:tr>
      <w:tr w:rsidR="00EE7799" w:rsidRPr="004B643B" w14:paraId="64ADA928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3696F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29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09B78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Thyroid 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923C2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THCA</w:t>
            </w:r>
          </w:p>
        </w:tc>
      </w:tr>
      <w:tr w:rsidR="00EE7799" w:rsidRPr="004B643B" w14:paraId="5E70B97A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F6202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30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FD7F2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Thym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C2412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THYM</w:t>
            </w:r>
          </w:p>
        </w:tc>
      </w:tr>
      <w:tr w:rsidR="00EE7799" w:rsidRPr="004B643B" w14:paraId="0BE81995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86F97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31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DA767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Uterine Corpus Endometrial Carcin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C196C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UCEC</w:t>
            </w:r>
          </w:p>
        </w:tc>
      </w:tr>
      <w:tr w:rsidR="00EE7799" w:rsidRPr="004B643B" w14:paraId="431C0712" w14:textId="77777777" w:rsidTr="00384F8D">
        <w:trPr>
          <w:trHeight w:val="315"/>
          <w:jc w:val="center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A1855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32</w:t>
            </w:r>
          </w:p>
        </w:tc>
        <w:tc>
          <w:tcPr>
            <w:tcW w:w="6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45F5B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Uterine Carcinosarcoma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ADDCE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UCS</w:t>
            </w:r>
          </w:p>
        </w:tc>
      </w:tr>
      <w:tr w:rsidR="00EE7799" w:rsidRPr="004B643B" w14:paraId="503ADA81" w14:textId="77777777" w:rsidTr="00384F8D">
        <w:trPr>
          <w:trHeight w:val="325"/>
          <w:jc w:val="center"/>
        </w:trPr>
        <w:tc>
          <w:tcPr>
            <w:tcW w:w="11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481236" w14:textId="77777777" w:rsidR="00EE7799" w:rsidRPr="004B643B" w:rsidRDefault="00EE7799" w:rsidP="00384F8D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33</w:t>
            </w:r>
          </w:p>
        </w:tc>
        <w:tc>
          <w:tcPr>
            <w:tcW w:w="69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EF5ED5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Uveal Melanoma</w:t>
            </w:r>
          </w:p>
        </w:tc>
        <w:tc>
          <w:tcPr>
            <w:tcW w:w="18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15FA93" w14:textId="77777777" w:rsidR="00EE7799" w:rsidRPr="004B643B" w:rsidRDefault="00EE7799" w:rsidP="00384F8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4B643B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UVM</w:t>
            </w:r>
          </w:p>
        </w:tc>
      </w:tr>
    </w:tbl>
    <w:p w14:paraId="71A09B44" w14:textId="4A717F3F" w:rsidR="005B0D94" w:rsidRDefault="005B0D94"/>
    <w:p w14:paraId="7F2B7C8F" w14:textId="77777777" w:rsidR="005B0D94" w:rsidRDefault="005B0D94">
      <w:pPr>
        <w:widowControl/>
        <w:jc w:val="left"/>
      </w:pPr>
      <w:r>
        <w:br w:type="page"/>
      </w:r>
    </w:p>
    <w:p w14:paraId="39F46391" w14:textId="77777777" w:rsidR="005B0D94" w:rsidRDefault="005B0D94" w:rsidP="005B0D94">
      <w:pPr>
        <w:rPr>
          <w:rFonts w:ascii="Times New Roman" w:eastAsia="DengXian" w:hAnsi="Times New Roman" w:cs="Times New Roman"/>
          <w:b/>
          <w:bCs/>
          <w:color w:val="000000"/>
          <w:kern w:val="0"/>
          <w:sz w:val="22"/>
        </w:rPr>
      </w:pPr>
      <w:r w:rsidRPr="004B643B">
        <w:rPr>
          <w:rFonts w:ascii="Times New Roman" w:eastAsia="DengXian" w:hAnsi="Times New Roman" w:cs="Times New Roman"/>
          <w:b/>
          <w:bCs/>
          <w:color w:val="000000"/>
          <w:kern w:val="0"/>
          <w:sz w:val="22"/>
        </w:rPr>
        <w:lastRenderedPageBreak/>
        <w:t>Table S</w:t>
      </w:r>
      <w:r>
        <w:rPr>
          <w:rFonts w:ascii="Times New Roman" w:eastAsia="DengXian" w:hAnsi="Times New Roman" w:cs="Times New Roman"/>
          <w:b/>
          <w:bCs/>
          <w:color w:val="000000"/>
          <w:kern w:val="0"/>
          <w:sz w:val="22"/>
        </w:rPr>
        <w:t xml:space="preserve">2 Primer </w:t>
      </w:r>
      <w:r w:rsidRPr="00F63FE8">
        <w:rPr>
          <w:rFonts w:ascii="Times New Roman" w:eastAsia="DengXian" w:hAnsi="Times New Roman" w:cs="Times New Roman"/>
          <w:b/>
          <w:bCs/>
          <w:color w:val="000000"/>
          <w:kern w:val="0"/>
          <w:sz w:val="22"/>
        </w:rPr>
        <w:t>Sequence</w:t>
      </w:r>
      <w:r>
        <w:rPr>
          <w:rFonts w:ascii="Times New Roman" w:eastAsia="DengXian" w:hAnsi="Times New Roman" w:cs="Times New Roman"/>
          <w:b/>
          <w:bCs/>
          <w:color w:val="000000"/>
          <w:kern w:val="0"/>
          <w:sz w:val="22"/>
        </w:rPr>
        <w:t>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05"/>
        <w:gridCol w:w="5891"/>
      </w:tblGrid>
      <w:tr w:rsidR="005B0D94" w14:paraId="1289253C" w14:textId="77777777" w:rsidTr="00B073A0">
        <w:tc>
          <w:tcPr>
            <w:tcW w:w="2405" w:type="dxa"/>
            <w:tcBorders>
              <w:top w:val="single" w:sz="8" w:space="0" w:color="auto"/>
              <w:bottom w:val="single" w:sz="8" w:space="0" w:color="auto"/>
            </w:tcBorders>
          </w:tcPr>
          <w:p w14:paraId="6F9C9567" w14:textId="77777777" w:rsidR="005B0D94" w:rsidRPr="00F63FE8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F63FE8">
              <w:rPr>
                <w:rFonts w:ascii="Times New Roman" w:eastAsia="DengXian" w:hAnsi="Times New Roman" w:cs="Times New Roman" w:hint="eastAsia"/>
                <w:b/>
                <w:bCs/>
                <w:color w:val="000000"/>
                <w:kern w:val="0"/>
                <w:sz w:val="24"/>
                <w:szCs w:val="24"/>
              </w:rPr>
              <w:t>P</w:t>
            </w:r>
            <w:r w:rsidRPr="00F63FE8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rimer name</w:t>
            </w:r>
          </w:p>
        </w:tc>
        <w:tc>
          <w:tcPr>
            <w:tcW w:w="5891" w:type="dxa"/>
            <w:tcBorders>
              <w:top w:val="single" w:sz="8" w:space="0" w:color="auto"/>
              <w:bottom w:val="single" w:sz="8" w:space="0" w:color="auto"/>
            </w:tcBorders>
          </w:tcPr>
          <w:p w14:paraId="651C878D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F63FE8">
              <w:rPr>
                <w:rFonts w:ascii="Times New Roman" w:eastAsia="DengXian" w:hAnsi="Times New Roman" w:cs="Times New Roman" w:hint="eastAsia"/>
                <w:b/>
                <w:bCs/>
                <w:color w:val="000000"/>
                <w:kern w:val="0"/>
                <w:sz w:val="24"/>
                <w:szCs w:val="24"/>
              </w:rPr>
              <w:t>S</w:t>
            </w:r>
            <w:r w:rsidRPr="00F63FE8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equence</w:t>
            </w:r>
          </w:p>
        </w:tc>
      </w:tr>
      <w:tr w:rsidR="005B0D94" w:rsidRPr="00F63FE8" w14:paraId="5AC92E43" w14:textId="77777777" w:rsidTr="00B073A0">
        <w:tc>
          <w:tcPr>
            <w:tcW w:w="2405" w:type="dxa"/>
            <w:tcBorders>
              <w:top w:val="single" w:sz="8" w:space="0" w:color="auto"/>
              <w:bottom w:val="single" w:sz="4" w:space="0" w:color="FFFFFF" w:themeColor="background1"/>
            </w:tcBorders>
          </w:tcPr>
          <w:p w14:paraId="32662FB0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IGFBP</w:t>
            </w:r>
            <w:r w:rsidRPr="00C40030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1-F</w:t>
            </w:r>
          </w:p>
        </w:tc>
        <w:tc>
          <w:tcPr>
            <w:tcW w:w="5891" w:type="dxa"/>
            <w:tcBorders>
              <w:top w:val="single" w:sz="8" w:space="0" w:color="auto"/>
              <w:bottom w:val="single" w:sz="4" w:space="0" w:color="FFFFFF" w:themeColor="background1"/>
            </w:tcBorders>
          </w:tcPr>
          <w:p w14:paraId="154031F5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B910CE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GTTTAGCCAAGGCACAGGAGA</w:t>
            </w:r>
          </w:p>
        </w:tc>
      </w:tr>
      <w:tr w:rsidR="005B0D94" w:rsidRPr="00F63FE8" w14:paraId="3829E036" w14:textId="77777777" w:rsidTr="00B073A0">
        <w:tc>
          <w:tcPr>
            <w:tcW w:w="2405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</w:tcPr>
          <w:p w14:paraId="7300AB42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IGFBP1</w:t>
            </w:r>
            <w:r w:rsidRPr="00C40030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-R</w:t>
            </w:r>
          </w:p>
        </w:tc>
        <w:tc>
          <w:tcPr>
            <w:tcW w:w="589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</w:tcPr>
          <w:p w14:paraId="7BB70AE5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B910CE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CATGGATGTCTCACACTGTCTGC</w:t>
            </w:r>
          </w:p>
        </w:tc>
      </w:tr>
      <w:tr w:rsidR="005B0D94" w:rsidRPr="00F63FE8" w14:paraId="2F5B1A8E" w14:textId="77777777" w:rsidTr="00B073A0">
        <w:tc>
          <w:tcPr>
            <w:tcW w:w="2405" w:type="dxa"/>
            <w:tcBorders>
              <w:top w:val="single" w:sz="4" w:space="0" w:color="FFFFFF" w:themeColor="background1"/>
            </w:tcBorders>
          </w:tcPr>
          <w:p w14:paraId="398B5C8C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IGFBP2</w:t>
            </w:r>
            <w:r w:rsidRPr="00F63FE8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-F</w:t>
            </w:r>
          </w:p>
        </w:tc>
        <w:tc>
          <w:tcPr>
            <w:tcW w:w="5891" w:type="dxa"/>
            <w:tcBorders>
              <w:top w:val="single" w:sz="4" w:space="0" w:color="FFFFFF" w:themeColor="background1"/>
            </w:tcBorders>
          </w:tcPr>
          <w:p w14:paraId="326A3409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B910CE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CGAGGGCACTTGTGAGAAGC</w:t>
            </w:r>
          </w:p>
        </w:tc>
      </w:tr>
      <w:tr w:rsidR="005B0D94" w:rsidRPr="00F63FE8" w14:paraId="60CCF879" w14:textId="77777777" w:rsidTr="00B073A0">
        <w:tc>
          <w:tcPr>
            <w:tcW w:w="2405" w:type="dxa"/>
          </w:tcPr>
          <w:p w14:paraId="551698E5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IGFBP2</w:t>
            </w:r>
            <w:r w:rsidRPr="00F63FE8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-R</w:t>
            </w:r>
          </w:p>
        </w:tc>
        <w:tc>
          <w:tcPr>
            <w:tcW w:w="5891" w:type="dxa"/>
          </w:tcPr>
          <w:p w14:paraId="5EF464D4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B910CE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CCTTCTGAGTGGTCATCGCC</w:t>
            </w:r>
          </w:p>
        </w:tc>
      </w:tr>
      <w:tr w:rsidR="005B0D94" w:rsidRPr="00F63FE8" w14:paraId="3DC59116" w14:textId="77777777" w:rsidTr="00B073A0">
        <w:tc>
          <w:tcPr>
            <w:tcW w:w="2405" w:type="dxa"/>
          </w:tcPr>
          <w:p w14:paraId="32652388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IGFBP6</w:t>
            </w:r>
            <w:r w:rsidRPr="00F63FE8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-F</w:t>
            </w:r>
          </w:p>
        </w:tc>
        <w:tc>
          <w:tcPr>
            <w:tcW w:w="5891" w:type="dxa"/>
          </w:tcPr>
          <w:p w14:paraId="6D10EF9F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B910CE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ATTCTGCGGGTGTCCAAGAC</w:t>
            </w:r>
          </w:p>
        </w:tc>
      </w:tr>
      <w:tr w:rsidR="005B0D94" w:rsidRPr="00F63FE8" w14:paraId="524A651B" w14:textId="77777777" w:rsidTr="00B073A0">
        <w:tc>
          <w:tcPr>
            <w:tcW w:w="2405" w:type="dxa"/>
          </w:tcPr>
          <w:p w14:paraId="5F5BC93D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IGFBP6</w:t>
            </w:r>
            <w:r w:rsidRPr="00F63FE8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-R</w:t>
            </w:r>
          </w:p>
        </w:tc>
        <w:tc>
          <w:tcPr>
            <w:tcW w:w="5891" w:type="dxa"/>
          </w:tcPr>
          <w:p w14:paraId="5F44179A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B910CE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TGTTTGAGCCCCTCGGTAGA</w:t>
            </w:r>
          </w:p>
        </w:tc>
      </w:tr>
      <w:tr w:rsidR="005B0D94" w:rsidRPr="00F63FE8" w14:paraId="42D71C2C" w14:textId="77777777" w:rsidTr="00B073A0">
        <w:tc>
          <w:tcPr>
            <w:tcW w:w="2405" w:type="dxa"/>
          </w:tcPr>
          <w:p w14:paraId="0B15A7CF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C40030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beta-acti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-F</w:t>
            </w:r>
          </w:p>
        </w:tc>
        <w:tc>
          <w:tcPr>
            <w:tcW w:w="5891" w:type="dxa"/>
          </w:tcPr>
          <w:p w14:paraId="58D3725C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C40030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ATGTGGCCGAGGACTTTGATT</w:t>
            </w:r>
          </w:p>
        </w:tc>
      </w:tr>
      <w:tr w:rsidR="005B0D94" w:rsidRPr="00F63FE8" w14:paraId="49482E42" w14:textId="77777777" w:rsidTr="00B073A0">
        <w:tc>
          <w:tcPr>
            <w:tcW w:w="2405" w:type="dxa"/>
            <w:tcBorders>
              <w:bottom w:val="single" w:sz="8" w:space="0" w:color="auto"/>
            </w:tcBorders>
          </w:tcPr>
          <w:p w14:paraId="51609B46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C40030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beta-acti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-R</w:t>
            </w:r>
          </w:p>
        </w:tc>
        <w:tc>
          <w:tcPr>
            <w:tcW w:w="5891" w:type="dxa"/>
            <w:tcBorders>
              <w:bottom w:val="single" w:sz="8" w:space="0" w:color="auto"/>
            </w:tcBorders>
          </w:tcPr>
          <w:p w14:paraId="0231BDBA" w14:textId="77777777" w:rsidR="005B0D94" w:rsidRPr="00F63FE8" w:rsidRDefault="005B0D94" w:rsidP="00B073A0">
            <w:pPr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</w:pPr>
            <w:r w:rsidRPr="00C40030">
              <w:rPr>
                <w:rFonts w:ascii="Times New Roman" w:eastAsia="DengXian" w:hAnsi="Times New Roman" w:cs="Times New Roman"/>
                <w:color w:val="000000"/>
                <w:kern w:val="0"/>
                <w:sz w:val="24"/>
                <w:szCs w:val="24"/>
              </w:rPr>
              <w:t>AGTGGGGTGGCTTTTAGGATG</w:t>
            </w:r>
          </w:p>
        </w:tc>
      </w:tr>
    </w:tbl>
    <w:p w14:paraId="01D1031F" w14:textId="65FC9AD2" w:rsidR="005B0D94" w:rsidRDefault="005B0D94"/>
    <w:p w14:paraId="26CC591C" w14:textId="77777777" w:rsidR="005B0D94" w:rsidRDefault="005B0D94">
      <w:pPr>
        <w:widowControl/>
        <w:jc w:val="left"/>
      </w:pPr>
      <w:r>
        <w:br w:type="page"/>
      </w:r>
    </w:p>
    <w:tbl>
      <w:tblPr>
        <w:tblW w:w="10826" w:type="dxa"/>
        <w:tblInd w:w="-966" w:type="dxa"/>
        <w:tblLook w:val="04A0" w:firstRow="1" w:lastRow="0" w:firstColumn="1" w:lastColumn="0" w:noHBand="0" w:noVBand="1"/>
      </w:tblPr>
      <w:tblGrid>
        <w:gridCol w:w="941"/>
        <w:gridCol w:w="1072"/>
        <w:gridCol w:w="1830"/>
        <w:gridCol w:w="2135"/>
        <w:gridCol w:w="883"/>
        <w:gridCol w:w="1830"/>
        <w:gridCol w:w="2135"/>
      </w:tblGrid>
      <w:tr w:rsidR="005B0D94" w:rsidRPr="00D176C4" w14:paraId="6CEEAB9F" w14:textId="77777777" w:rsidTr="00B073A0">
        <w:trPr>
          <w:trHeight w:val="260"/>
        </w:trPr>
        <w:tc>
          <w:tcPr>
            <w:tcW w:w="10826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B3FE2DA" w14:textId="77777777" w:rsidR="005B0D94" w:rsidRPr="00D176C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  <w:lastRenderedPageBreak/>
              <w:t xml:space="preserve">Table </w:t>
            </w:r>
            <w:r>
              <w:rPr>
                <w:rFonts w:ascii="Times New Roman" w:eastAsia="DengXian" w:hAnsi="Times New Roman" w:cs="Times New Roman" w:hint="eastAsia"/>
                <w:b/>
                <w:bCs/>
                <w:color w:val="000000" w:themeColor="text1"/>
                <w:kern w:val="0"/>
                <w:sz w:val="20"/>
                <w:szCs w:val="20"/>
              </w:rPr>
              <w:t>S</w:t>
            </w:r>
            <w:r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  <w:t>3</w:t>
            </w:r>
            <w:r w:rsidRPr="00D176C4"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  <w:t xml:space="preserve"> IGFBP6 and IGFBP7 protein expression levels across 20 cancer types in the Human Protein Atlas (HPA)</w:t>
            </w:r>
          </w:p>
        </w:tc>
      </w:tr>
      <w:tr w:rsidR="005B0D94" w:rsidRPr="00D176C4" w14:paraId="4EE4A8D0" w14:textId="77777777" w:rsidTr="00B073A0">
        <w:trPr>
          <w:trHeight w:val="280"/>
        </w:trPr>
        <w:tc>
          <w:tcPr>
            <w:tcW w:w="94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1B3AD838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  <w:t>Gene</w:t>
            </w:r>
          </w:p>
        </w:tc>
        <w:tc>
          <w:tcPr>
            <w:tcW w:w="107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3B858DB9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  <w:t>Cancer Type</w:t>
            </w:r>
          </w:p>
        </w:tc>
        <w:tc>
          <w:tcPr>
            <w:tcW w:w="39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D9AC096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  <w:t>Protein expression</w:t>
            </w:r>
          </w:p>
        </w:tc>
        <w:tc>
          <w:tcPr>
            <w:tcW w:w="88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04DAEDD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  <w:t>Gene</w:t>
            </w:r>
          </w:p>
        </w:tc>
        <w:tc>
          <w:tcPr>
            <w:tcW w:w="39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DE25506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  <w:t>Protein expression</w:t>
            </w:r>
          </w:p>
        </w:tc>
      </w:tr>
      <w:tr w:rsidR="005B0D94" w:rsidRPr="00D176C4" w14:paraId="6F2D7B69" w14:textId="77777777" w:rsidTr="00B073A0">
        <w:trPr>
          <w:trHeight w:val="280"/>
        </w:trPr>
        <w:tc>
          <w:tcPr>
            <w:tcW w:w="94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352D010A" w14:textId="77777777" w:rsidR="005B0D94" w:rsidRPr="00D176C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</w:pPr>
          </w:p>
        </w:tc>
        <w:tc>
          <w:tcPr>
            <w:tcW w:w="107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1A8DAF6E" w14:textId="77777777" w:rsidR="005B0D94" w:rsidRPr="00D176C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88FDDC9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  <w:t>High or Medium</w:t>
            </w:r>
          </w:p>
        </w:tc>
        <w:tc>
          <w:tcPr>
            <w:tcW w:w="2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23C4528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  <w:t>Low or Not detected</w:t>
            </w:r>
          </w:p>
        </w:tc>
        <w:tc>
          <w:tcPr>
            <w:tcW w:w="88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D35E0E7" w14:textId="77777777" w:rsidR="005B0D94" w:rsidRPr="00D176C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701E1CC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  <w:t>High or Medium</w:t>
            </w:r>
          </w:p>
        </w:tc>
        <w:tc>
          <w:tcPr>
            <w:tcW w:w="2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E402DE5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b/>
                <w:bCs/>
                <w:color w:val="000000" w:themeColor="text1"/>
                <w:kern w:val="0"/>
                <w:sz w:val="20"/>
                <w:szCs w:val="20"/>
              </w:rPr>
              <w:t>Low or Not detected</w:t>
            </w:r>
          </w:p>
        </w:tc>
      </w:tr>
      <w:tr w:rsidR="005B0D94" w:rsidRPr="00D176C4" w14:paraId="2935F2BB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E4677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618DCD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gliom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89E84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84.62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A1FBA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15.38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41525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01F2A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63.64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C60EE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36.36%</w:t>
            </w:r>
          </w:p>
        </w:tc>
      </w:tr>
      <w:tr w:rsidR="005B0D94" w:rsidRPr="00D176C4" w14:paraId="2EE0C99E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ADC8BA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FA4469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THC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1F5CDE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3A79A0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58EC2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6980B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25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7AFA4A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75.00%</w:t>
            </w:r>
          </w:p>
        </w:tc>
      </w:tr>
      <w:tr w:rsidR="005B0D94" w:rsidRPr="00D176C4" w14:paraId="2AB2D65F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A378FC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65131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LUC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9963D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75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99282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25.00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A75DD1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C6E8B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DA09B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</w:tr>
      <w:tr w:rsidR="005B0D94" w:rsidRPr="00D176C4" w14:paraId="72BE9622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D6B2C9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958C4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COC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346A86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63.64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E75684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36.36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EEFCDE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679CB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F366E0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100.00%</w:t>
            </w:r>
          </w:p>
        </w:tc>
      </w:tr>
      <w:tr w:rsidR="005B0D94" w:rsidRPr="00D176C4" w14:paraId="1D71530E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9292C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16DDCC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HNSC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47C9B4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33.33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11DC20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66.67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369A6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CD648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25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95D74B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75.00%</w:t>
            </w:r>
          </w:p>
        </w:tc>
      </w:tr>
      <w:tr w:rsidR="005B0D94" w:rsidRPr="00D176C4" w14:paraId="445B9F16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8C0EC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1F1E0A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STC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D03F3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25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173704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75.00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A67A34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AB108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A5091E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100.00%</w:t>
            </w:r>
          </w:p>
        </w:tc>
      </w:tr>
      <w:tr w:rsidR="005B0D94" w:rsidRPr="00D176C4" w14:paraId="28FD98CD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F2EB0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2E614D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LIHC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579BF1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16.67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0645A5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83.33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AA7D4B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95827B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22.22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BB9987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77.78%</w:t>
            </w:r>
          </w:p>
        </w:tc>
      </w:tr>
      <w:tr w:rsidR="005B0D94" w:rsidRPr="00D176C4" w14:paraId="7B10B198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DBB24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527A40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carcinoid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28AEC8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C61E14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100.00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7C9CA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91FBF9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7C4285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100.00%</w:t>
            </w:r>
          </w:p>
        </w:tc>
      </w:tr>
      <w:tr w:rsidR="005B0D94" w:rsidRPr="00D176C4" w14:paraId="4AE89DA7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7A1DC9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D594BD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PAC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B80601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41.67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CB2B0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8.33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3F97F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B6D84C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42.86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949A19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7.14%</w:t>
            </w:r>
          </w:p>
        </w:tc>
      </w:tr>
      <w:tr w:rsidR="005B0D94" w:rsidRPr="00D176C4" w14:paraId="6A45AC4D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F4F11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D144D6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RAC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4AA4E7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75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A4FF9E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25.00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EF381A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47FFE8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31458A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</w:tr>
      <w:tr w:rsidR="005B0D94" w:rsidRPr="00D176C4" w14:paraId="6012A8DC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EFF8C4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27352B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URC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2F94C7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4.55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6B6E30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45.45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6EDD64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2FF06A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33.33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26D6F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66.67%</w:t>
            </w:r>
          </w:p>
        </w:tc>
      </w:tr>
      <w:tr w:rsidR="005B0D94" w:rsidRPr="00D176C4" w14:paraId="0057D097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E4F0EA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FB178D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PRC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C34E31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16.67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9BA311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83.33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CB80EA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1D849E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1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75AC18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90.00%</w:t>
            </w:r>
          </w:p>
        </w:tc>
      </w:tr>
      <w:tr w:rsidR="005B0D94" w:rsidRPr="00D176C4" w14:paraId="2F6F670C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E9E95A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A9F9E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TEC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E459AC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83.33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50FE0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16.67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2DB3D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586D8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37.5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6DF57B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62.50%</w:t>
            </w:r>
          </w:p>
        </w:tc>
      </w:tr>
      <w:tr w:rsidR="005B0D94" w:rsidRPr="00D176C4" w14:paraId="7EE54CB9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D0F865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D62E01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BRC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AFCB1C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8.33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0FB6A1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91.67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DE26F0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88A6F7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1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7A5394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90.00%</w:t>
            </w:r>
          </w:p>
        </w:tc>
      </w:tr>
      <w:tr w:rsidR="005B0D94" w:rsidRPr="00D176C4" w14:paraId="57FB82D8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BD4DFE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65DB9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CEC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A72E24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8.33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A1EA95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91.67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B0FEE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2F437A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3C6BAB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</w:tr>
      <w:tr w:rsidR="005B0D94" w:rsidRPr="00D176C4" w14:paraId="5D502148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D77EE5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2BFCA4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ENC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881D88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81.82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E1D148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18.18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26A00E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D71E50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72.73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B2CC2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27.27%</w:t>
            </w:r>
          </w:p>
        </w:tc>
      </w:tr>
      <w:tr w:rsidR="005B0D94" w:rsidRPr="00D176C4" w14:paraId="56C2BE93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19AAC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BAB75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OV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1967C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63.64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AEA326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36.36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B5A439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69FA1E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AD41D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</w:tr>
      <w:tr w:rsidR="005B0D94" w:rsidRPr="00D176C4" w14:paraId="6EBD330E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15EA78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D0A1A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melanom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D5ABDB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66.67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2EA888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33.33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04372E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C5CE6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8B440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</w:tr>
      <w:tr w:rsidR="005B0D94" w:rsidRPr="00D176C4" w14:paraId="6D8AC04D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5C9CB0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F40ED6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SKCA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EA0E2B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2E6D13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100.00%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1B497E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DF4D9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  <w:tc>
          <w:tcPr>
            <w:tcW w:w="2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AFE255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50.00%</w:t>
            </w:r>
          </w:p>
        </w:tc>
      </w:tr>
      <w:tr w:rsidR="005B0D94" w:rsidRPr="00D176C4" w14:paraId="1961A14F" w14:textId="77777777" w:rsidTr="00B073A0">
        <w:trPr>
          <w:trHeight w:val="280"/>
        </w:trPr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F00399D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6</w:t>
            </w:r>
          </w:p>
        </w:tc>
        <w:tc>
          <w:tcPr>
            <w:tcW w:w="10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6AF2EC0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lymphoma</w:t>
            </w:r>
          </w:p>
        </w:tc>
        <w:tc>
          <w:tcPr>
            <w:tcW w:w="1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9A1592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66.67%</w:t>
            </w:r>
          </w:p>
        </w:tc>
        <w:tc>
          <w:tcPr>
            <w:tcW w:w="2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DE74D52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33.33%</w:t>
            </w:r>
          </w:p>
        </w:tc>
        <w:tc>
          <w:tcPr>
            <w:tcW w:w="8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D8E162F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IGFBP7</w:t>
            </w:r>
          </w:p>
        </w:tc>
        <w:tc>
          <w:tcPr>
            <w:tcW w:w="1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EF5E949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0.00%</w:t>
            </w:r>
          </w:p>
        </w:tc>
        <w:tc>
          <w:tcPr>
            <w:tcW w:w="2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B0351B1" w14:textId="77777777" w:rsidR="005B0D94" w:rsidRPr="00D176C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  <w:r w:rsidRPr="00D176C4">
              <w:rPr>
                <w:rFonts w:ascii="Times New Roman" w:eastAsia="DengXian" w:hAnsi="Times New Roman" w:cs="Times New Roman"/>
                <w:color w:val="000000" w:themeColor="text1"/>
                <w:kern w:val="0"/>
                <w:sz w:val="20"/>
                <w:szCs w:val="20"/>
              </w:rPr>
              <w:t>100.00%</w:t>
            </w:r>
          </w:p>
        </w:tc>
      </w:tr>
    </w:tbl>
    <w:p w14:paraId="51761B68" w14:textId="77777777" w:rsidR="005B0D94" w:rsidRDefault="005B0D94" w:rsidP="005B0D94"/>
    <w:p w14:paraId="7B54E7FF" w14:textId="77777777" w:rsidR="005B0D94" w:rsidRDefault="005B0D94" w:rsidP="005B0D94">
      <w:pPr>
        <w:widowControl/>
        <w:jc w:val="left"/>
        <w:sectPr w:rsidR="005B0D94" w:rsidSect="002E618F">
          <w:type w:val="nextPage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3582"/>
        <w:gridCol w:w="630"/>
        <w:gridCol w:w="667"/>
        <w:gridCol w:w="630"/>
        <w:gridCol w:w="667"/>
        <w:gridCol w:w="630"/>
        <w:gridCol w:w="667"/>
        <w:gridCol w:w="630"/>
        <w:gridCol w:w="667"/>
        <w:gridCol w:w="630"/>
        <w:gridCol w:w="667"/>
        <w:gridCol w:w="630"/>
        <w:gridCol w:w="667"/>
        <w:gridCol w:w="630"/>
        <w:gridCol w:w="667"/>
        <w:gridCol w:w="630"/>
        <w:gridCol w:w="667"/>
      </w:tblGrid>
      <w:tr w:rsidR="005B0D94" w14:paraId="52AF5747" w14:textId="77777777" w:rsidTr="00B073A0">
        <w:trPr>
          <w:trHeight w:val="270"/>
        </w:trPr>
        <w:tc>
          <w:tcPr>
            <w:tcW w:w="5000" w:type="pct"/>
            <w:gridSpan w:val="1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1AEB5F2F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kern w:val="0"/>
                <w:sz w:val="20"/>
                <w:szCs w:val="20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20"/>
                <w:szCs w:val="20"/>
              </w:rPr>
              <w:lastRenderedPageBreak/>
              <w:t xml:space="preserve">Table </w:t>
            </w:r>
            <w:r>
              <w:rPr>
                <w:rFonts w:ascii="Times New Roman" w:eastAsia="DengXian" w:hAnsi="Times New Roman" w:cs="Times New Roman" w:hint="eastAsia"/>
                <w:b/>
                <w:bCs/>
                <w:kern w:val="0"/>
                <w:sz w:val="20"/>
                <w:szCs w:val="20"/>
              </w:rPr>
              <w:t>S</w:t>
            </w: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20"/>
                <w:szCs w:val="20"/>
              </w:rPr>
              <w:t>4 Correlation between IGFBPs expression and signal transduction pathways</w:t>
            </w:r>
          </w:p>
        </w:tc>
      </w:tr>
      <w:tr w:rsidR="005B0D94" w14:paraId="3233928B" w14:textId="77777777" w:rsidTr="00B073A0">
        <w:trPr>
          <w:trHeight w:val="280"/>
        </w:trPr>
        <w:tc>
          <w:tcPr>
            <w:tcW w:w="1542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</w:tcPr>
          <w:p w14:paraId="2BB42A64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Pathway</w:t>
            </w:r>
          </w:p>
        </w:tc>
        <w:tc>
          <w:tcPr>
            <w:tcW w:w="432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9CB11E0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IGFBP1</w:t>
            </w:r>
          </w:p>
        </w:tc>
        <w:tc>
          <w:tcPr>
            <w:tcW w:w="432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E798628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IGFBP2</w:t>
            </w:r>
          </w:p>
        </w:tc>
        <w:tc>
          <w:tcPr>
            <w:tcW w:w="432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71C86D2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IGFBP3</w:t>
            </w:r>
          </w:p>
        </w:tc>
        <w:tc>
          <w:tcPr>
            <w:tcW w:w="432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C6CFB67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IGFBP4</w:t>
            </w:r>
          </w:p>
        </w:tc>
        <w:tc>
          <w:tcPr>
            <w:tcW w:w="432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BF5ABCE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IGFBP5</w:t>
            </w:r>
          </w:p>
        </w:tc>
        <w:tc>
          <w:tcPr>
            <w:tcW w:w="432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ACCF4C0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IGFBP6</w:t>
            </w:r>
          </w:p>
        </w:tc>
        <w:tc>
          <w:tcPr>
            <w:tcW w:w="432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3D6276B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IGFBP7</w:t>
            </w:r>
          </w:p>
        </w:tc>
        <w:tc>
          <w:tcPr>
            <w:tcW w:w="432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9B2FA28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IGFBPL1</w:t>
            </w:r>
          </w:p>
        </w:tc>
      </w:tr>
      <w:tr w:rsidR="005B0D94" w14:paraId="07AF7835" w14:textId="77777777" w:rsidTr="00B073A0">
        <w:trPr>
          <w:trHeight w:val="290"/>
        </w:trPr>
        <w:tc>
          <w:tcPr>
            <w:tcW w:w="1542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F89B94E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6196EB3B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r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75CB270C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  <w:t>P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0DA5F7CA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r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31FC0BF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  <w:t>P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64323A59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r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75F555CD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  <w:t>P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5FE981C5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r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1C245CC7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  <w:t>P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A07FB96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r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5F4B734C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  <w:t>P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6C930139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r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5EA2E702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  <w:t>P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2A8528F2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r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518090FF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  <w:t>P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4C47729C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kern w:val="0"/>
                <w:sz w:val="16"/>
                <w:szCs w:val="16"/>
              </w:rPr>
              <w:t>r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6C049AB1" w14:textId="77777777" w:rsidR="005B0D94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b/>
                <w:bCs/>
                <w:i/>
                <w:iCs/>
                <w:kern w:val="0"/>
                <w:sz w:val="16"/>
                <w:szCs w:val="16"/>
              </w:rPr>
              <w:t>P</w:t>
            </w:r>
          </w:p>
        </w:tc>
      </w:tr>
      <w:tr w:rsidR="005B0D94" w14:paraId="1A39BC2A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A33F20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ADIPOGENESIS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B99F7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3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27875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80497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8FDFF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47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8F7F8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5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1C9A3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54011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8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BAF7D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C3ED0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69A05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35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388E8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0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C1C7D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659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1C261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EE604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EF68E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8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98C7E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11347AD1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F46988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ALLOGRAFT_REJECTION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814AD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20078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18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CE549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90BAE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5F7F7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1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A9FDF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81426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DE2AF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21FCD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2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EDEB7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4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7038B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7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3D56B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34A33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6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655A2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417D3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5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6D111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7D0D85B8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585BE6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ANDROGEN_RESPONSE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CA545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3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12092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F734C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6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B094E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4E31B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D74AB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5A68F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7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7A540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F576B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1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D827D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7D496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0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750C1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5EBAB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5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2E7E1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A6F56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3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20E56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2</w:t>
            </w:r>
          </w:p>
        </w:tc>
      </w:tr>
      <w:tr w:rsidR="005B0D94" w14:paraId="15206EBD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CFD3DD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ANGIOGENESIS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FF8E0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8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F8FDC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2CCDE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6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E4E8F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CB47B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53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8A2EF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386F2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55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0D189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742DA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5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07EAE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CBA99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6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34C6A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B5467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54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5C0DC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88818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DCE3E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993</w:t>
            </w:r>
          </w:p>
        </w:tc>
      </w:tr>
      <w:tr w:rsidR="005B0D94" w14:paraId="50FE496B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44FD43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APICAL_JUNCTION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B4BA7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618FB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99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D3335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8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64DAC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2B010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9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D25A0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D5AB1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6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109F2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B6EEF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4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FB4CD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C04B7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8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1B1EB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77400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2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E13B8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B610E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7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B3137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0AAAA846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536683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APICAL_SURFACE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9084D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8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45BA8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116EE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9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D8BE6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0C71F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7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7E068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CE0A9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0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78311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0140F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5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25066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72DD9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1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AB59E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A48C0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3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9C6FE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7D29A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4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B41C3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0643C5D1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062D71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APOPTOSIS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0A21B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BD39C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39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5DA91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4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2D64A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7B071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9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CC3F4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A4173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8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1AF75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8F891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7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8B11F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3C3B8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5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C51A0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84C39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0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50E03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B6355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8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29D7A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4443E36C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089EB7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BILE_ACID_METABOLISM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BDD0B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4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FD98A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D74A1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8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41359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B1730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4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962AC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F41BB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5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D7116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C31D1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3FED8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88E6C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4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0B49A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16275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3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F04F5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204D1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3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3A43B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1B24A3F4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788551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CHOLESTEROL_HOMEOSTASIS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9F618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0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6D172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1D822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4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17670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D8C60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7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3284E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21D49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4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E52E5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30CEF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6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8105D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C9EBB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7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64807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A0CC1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1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C2620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38627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4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255B1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765AFFE9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B28142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COAGULATION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15B4F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7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CC487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04C3D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4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D8E07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27661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84FAD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97ECA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5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5DFD9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D62B3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7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4416E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303BF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3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78862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BFA52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4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30270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56318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9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B6D6C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0A6D4E41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1889A7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COMPLEMENT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6596D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57D73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E9678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7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355F3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928B2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4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F176F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6EBE3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8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84634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E17B1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7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3B717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7D2C8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3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226E1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E65EE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D3387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299C0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0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52680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5DE997FB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5FBD33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DNA_REPAIR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EA201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0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DE3F5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31BC4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8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110CC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23A9A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9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30151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A6717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2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5AE49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FFC43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36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17C35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AD5AB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8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7CDE5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6B7A1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36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388CB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7A3A3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0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17461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2824034D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78631B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E2F_TARGETS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7EE45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0BB0A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84F3F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8F7FB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23E33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1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D10E0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36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14C47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C0F3F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5C77E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2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7036E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F703E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21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5E63E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2C6A3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40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F3A82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85E64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2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DF5DF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4</w:t>
            </w:r>
          </w:p>
        </w:tc>
      </w:tr>
      <w:tr w:rsidR="005B0D94" w14:paraId="5A5D7DE7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9F7A84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EPITHELIAL_MESENCHYMAL_TRANSITION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2BCFC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CDE29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2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7BE0D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4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6DE50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F85BF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8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EC061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B27C8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55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5FBDD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023AB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51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9464D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EE43F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2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B1E76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06DBF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8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3271F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4C0B7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4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61C20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3D024720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B3EE65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ESTROGEN_RESPONSE_EARLY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CD6C9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7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CC874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6F344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0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35F83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81119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5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8C374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326B5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7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4C2DC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8561A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4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00BB4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1E858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F5CFA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2D2A2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6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B772E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C1275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0E4F3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</w:t>
            </w:r>
          </w:p>
        </w:tc>
      </w:tr>
      <w:tr w:rsidR="005B0D94" w14:paraId="0488E254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6F7569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ESTROGEN_RESPONSE_LATE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F80E5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6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4C021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F9134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8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66873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5DB6F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3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423E0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53B52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3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5A05C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9D080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4AA34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65D63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7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D8446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C56C1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3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CFFF6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84E3F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1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2B19C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21</w:t>
            </w:r>
          </w:p>
        </w:tc>
      </w:tr>
      <w:tr w:rsidR="005B0D94" w14:paraId="03B928A1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5F6DBC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FATTY_ACID_METABOLISM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01882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D05B1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4359F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E060E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3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F272E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9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2E105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356A9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8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47EBC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2D8DA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4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A047B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ECF21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8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10C47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4E983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7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33828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224BA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23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BC453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26706021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585871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G2M_CHECKPOINT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45CA7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22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75AC0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5525C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96A3E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1A844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0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51437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95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96752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6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1A926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7006F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5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C6E68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868B8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A2B22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983C6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39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533AC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01BC1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5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992D6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229637D3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2487F0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GLYCOLYSIS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7FD3A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2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E6D8B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14259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3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F3E90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3F881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3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5485F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A423A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8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F7BB9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E4837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2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9476D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13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A03E0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4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7821D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B69DF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2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D66E9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2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5E2FC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0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5B248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62B1E11A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E86434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HEDGEHOG_SIGNALING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5914D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9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80DF4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01C37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B37F1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71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1EB82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3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8B3EC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F4423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9E183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13F20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8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3A21D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31CAC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0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3D875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7EEEC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1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9B02A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C1FA5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6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ADB97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02952831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15837A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HEME_METABOLISM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61C1C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53BCB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7AC47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20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D0E8B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7CB79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8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9C8A3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6EBF1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0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A592C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FD73D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52409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83FAB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369BA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FED0C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1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B49A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65D88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30576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934</w:t>
            </w:r>
          </w:p>
        </w:tc>
      </w:tr>
      <w:tr w:rsidR="005B0D94" w14:paraId="0265B36F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38E42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HYPOXIA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E5452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0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99FAF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3D0EB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5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69BB6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461D5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59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DFF5F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EC8F8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2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4BE73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F3194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8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1CA36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B4DF7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0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ED8B2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01515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5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99F9D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120C9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8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79B6C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349FDECE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A15336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IL2_STAT5_SIGNALING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0206B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7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C7E7D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1591F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4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8CDA4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9E250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8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FEDAC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1BD35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3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87A2A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777F5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0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5C051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3B315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1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DFF00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08233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1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3B092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DB352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2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91CE3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27D28C31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3356BB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lastRenderedPageBreak/>
              <w:t>IL6_JAK_STAT3_SIGNALING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3323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2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FAC34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23079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4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E5E7B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F65CF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3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5996F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01921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3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4F638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AB5CE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9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18291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EC438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3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E7370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3809F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4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E27E6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18081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5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FA351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163747AF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59046C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INFLAMMATORY_RESPONSE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0B8E2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6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59761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1416D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4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BDF34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2AC03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4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1CB42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38228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2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9126C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8A623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5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E58B8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2592F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4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83723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C2283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5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8E67B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2E33E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1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8AA70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34B563DE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C5D39F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INTERFERON_ALPHA_RESPONSE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546CC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3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DEDFD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3E468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0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2543F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645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AD7C7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1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8E1A8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9DB4B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29D4D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D76E1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2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A61E7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ECE14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2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8C27C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DEF13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8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D8580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B5828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6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5D05D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638459A4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C50AED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INTERFERON_GAMMA_RESPONSE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40E05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4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EA627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CF227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4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6985B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3BE2F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8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8033D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51ABD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6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39ACF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AE895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2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D73B6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14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0F8B4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6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5E217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36BEC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6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429FE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FC59A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6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08FAA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3A5E29E9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6FD047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KRAS_SIGNALING_DN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961C9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2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D4B7A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19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96953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1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E6B85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39DFC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1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49D14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EE1BF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7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B3625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CF8ED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7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A8EBF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70117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2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5A82F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5FA9F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2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08D10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33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4716D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2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44EDA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3CC2E8D6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7AAE5B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KRAS_SIGNALING_UP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7FA35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A90E2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8FC83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0056E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13621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6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A6FBB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12D8B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0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10EAC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0AB4C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2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C5CE6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8CCB7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0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58F7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3D5A7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2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C359E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5D876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1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205DF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95</w:t>
            </w:r>
          </w:p>
        </w:tc>
      </w:tr>
      <w:tr w:rsidR="005B0D94" w14:paraId="46192AF2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6B347C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MITOTIC_SPINDLE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C92B3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3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8D048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F467F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5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4476C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8D44D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0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9623C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E83E7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4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B0867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24329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4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B69CA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A3C66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2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FEFED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14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83322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0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28F1C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CFCB2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B0DCF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1EB01710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91697E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MTORC1_SIGNALING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88EFF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2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6AFE3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23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A69CB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D7803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5F508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3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A0C62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DF673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88868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9D8F3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3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8C32F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8B36D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1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C2E60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FEE51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21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A89C8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8A68E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5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E60DE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2F1C437E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717782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MYC_TARGETS_V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02A6F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20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CD464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0DC9C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231F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44327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1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51CA1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54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C3B02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4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4A689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9A61B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22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A25CB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CB2EF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4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D5C82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6CFEE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37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7C93C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3D1BC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0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601BE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862</w:t>
            </w:r>
          </w:p>
        </w:tc>
      </w:tr>
      <w:tr w:rsidR="005B0D94" w14:paraId="57A00FB8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55FDEE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MYC_TARGETS_V2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FB866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2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5FE95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86C8C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2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D159F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75A3E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6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1EF90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44E01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6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554B3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34333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36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9C6B9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D9423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5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CD623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3CA61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4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BD050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77496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3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48603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37198B29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87FBB5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MYOGENESIS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D01DE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9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17136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4F7DD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3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BF99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C24D0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8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11CA1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83290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8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C8D20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2DEEB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5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2CE29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FC8B9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6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844BE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60457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51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55C5B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8DDA8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9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04AAC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78EA8305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FC7424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NOTCH_SIGNALING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00778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F61F7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22765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21E9F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18F81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1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F2DBB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E3758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5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21E1B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DDF3F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8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E6132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792AF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4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71286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27005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9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458B4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FD3C6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8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02D67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059E65CC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B15751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OXIDATIVE_PHOSPHORYLATION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6FAC0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6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28183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36816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3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0F0A7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1113A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4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2ADB4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2A4FA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1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3EFAA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98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23E1D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28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9AEB6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45145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0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2A7CF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07DE8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4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F0A4A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E8883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6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BD48C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61B5B72D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B3F2B1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P53_PATHWAY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7230E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CA645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818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77F1F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4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8B39F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3BCEB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6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76F4D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9C91B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8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8EBB4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B34EA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4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DD884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C0FDC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9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D599A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74A95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4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91F46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5A064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AFE37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2497918E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41119E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PANCREAS_BETA_CELLS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4D8CD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3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205DD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BD874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2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FB9E2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4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EE7B6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3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0124C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EC40D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1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7FE5B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59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9DBD5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1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7543C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B5808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10C27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92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00252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9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9DC9D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552F4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8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04575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2D1D7DAA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B7AC1B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PEROXISOME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52788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3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E5A78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58EED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1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D061A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4068C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FFFA2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2C60A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1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844F7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E8700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8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1F7FE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7BCC2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2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54471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38236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0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B335C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58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22195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5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31D0A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34667D25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6AC00B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PI3K_AKT_MTOR_SIGNALING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56454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8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AD9CF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6BDBE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7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E0899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0AF05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8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B34A4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35EF6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8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2EC35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09014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7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81DEE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4FFD0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1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ABFF7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73677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3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55432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FD2F5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0DFB1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5559B252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DBBB8C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PROTEIN_SECRETION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B6D22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6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A942B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72305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4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B45D3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69770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0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091DB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C6CAB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6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5B3CB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355D2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0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44444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FBB20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9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E9A1C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EFB34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5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BD3A7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784C8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1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1DE15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69BF8492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1AE215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REACTIVE_OXYGEN_SPECIES_PATHWAY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6027D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E5C98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706EF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5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5E0BE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FBF88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7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7A622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146FF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187C5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66401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8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B668B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DBCF3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A9DE5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C40D5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2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3FC87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8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FAA0F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7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FD76B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108A35D1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4DC341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SPERMATOGENESIS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489C3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1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9E7AF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DF64E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0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2E438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E1CE5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21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B5A4D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819FA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42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D6917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96C31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20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C643C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22487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34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43A32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D7BEE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35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C4722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5CE74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8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21CB8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4A8D24D3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3F4DBF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TGF_BETA_SIGNALING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96626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0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4A680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532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85C77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2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42ABF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5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CB633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9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A9277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5AEF5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9BEB6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A2238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8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3B02A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E2E1F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8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02C9D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054D0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1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68501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D67B8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2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4E6BD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684C7AA7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CA9230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TNFA_SIGNALING_VIA_NFKB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57059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7F517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66397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1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B7A39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74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0C6A9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9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630C3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D935A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7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EC626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8799F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2AEB2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8B2CA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1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3BD59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7D9EB4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5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3E369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C1C2A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3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54910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404AB135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0A52F3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UNFOLDED_PROTEIN_RESPONSE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1D1EE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5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37499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0F701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8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4BDF5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C42DA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1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173A3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219A8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5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316C7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1A885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6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EC4DA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6C3C1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1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4AF7B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0DA60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29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A855F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F7516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FBBB3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652</w:t>
            </w:r>
          </w:p>
        </w:tc>
      </w:tr>
      <w:tr w:rsidR="005B0D94" w14:paraId="35ED21A2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7D11E1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UV_RESPONSE_DN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238D2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5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E9DAC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7B733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1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00CEA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73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0531F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4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5B95C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8D7EC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1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44AA4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460CE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60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6B192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B1797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9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8E756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3B6EF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9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1C3B6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1F405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4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F55C9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0E7610B3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302076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UV_RESPONSE_UP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5A3C31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4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C3D7C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3AAF9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6DFAD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3D91B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5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0B80A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54686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36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36256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461FD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57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41184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4D686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42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AC41E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6994C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41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7EAB2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77FA5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3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CB9DE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1</w:t>
            </w:r>
          </w:p>
        </w:tc>
      </w:tr>
      <w:tr w:rsidR="005B0D94" w14:paraId="68242236" w14:textId="77777777" w:rsidTr="00B073A0">
        <w:trPr>
          <w:trHeight w:val="280"/>
        </w:trPr>
        <w:tc>
          <w:tcPr>
            <w:tcW w:w="1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6B4BB6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WNT_BETA_CATENIN_SIGNALING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44772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0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9C24E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4096E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5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EAAFE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6A23E8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98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F03499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1ED01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0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20C0A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82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8C2535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3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7C27D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12194F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1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61C53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D8915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2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4BE0A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03</w:t>
            </w:r>
          </w:p>
        </w:tc>
        <w:tc>
          <w:tcPr>
            <w:tcW w:w="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F6A67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4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5DBCE3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  <w:tr w:rsidR="005B0D94" w14:paraId="7304310C" w14:textId="77777777" w:rsidTr="00B073A0">
        <w:trPr>
          <w:trHeight w:val="290"/>
        </w:trPr>
        <w:tc>
          <w:tcPr>
            <w:tcW w:w="154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4D4151F9" w14:textId="77777777" w:rsidR="005B0D94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lastRenderedPageBreak/>
              <w:t>XENOBIOTIC_METABOLISM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5DF2ADE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498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4207293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27C55E87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25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59C82D52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12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6F7F792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261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0858C41D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50683D5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373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4A05096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E47222A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039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49F68C5C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12737CDE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065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738A032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10A7B2F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0.197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0C8A0980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20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269B1D76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-0.187</w:t>
            </w:r>
          </w:p>
        </w:tc>
        <w:tc>
          <w:tcPr>
            <w:tcW w:w="2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27C606EB" w14:textId="77777777" w:rsidR="005B0D94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kern w:val="0"/>
                <w:sz w:val="16"/>
                <w:szCs w:val="16"/>
              </w:rPr>
              <w:t>&lt;0.001</w:t>
            </w:r>
          </w:p>
        </w:tc>
      </w:tr>
    </w:tbl>
    <w:p w14:paraId="02DA84BC" w14:textId="77777777" w:rsidR="005B0D94" w:rsidRDefault="005B0D94" w:rsidP="005B0D94">
      <w:pPr>
        <w:rPr>
          <w:rFonts w:ascii="Times New Roman" w:hAnsi="Times New Roman" w:cs="Times New Roman"/>
          <w:sz w:val="24"/>
          <w:szCs w:val="24"/>
        </w:rPr>
      </w:pPr>
    </w:p>
    <w:p w14:paraId="649B6C21" w14:textId="77777777" w:rsidR="005B0D94" w:rsidRDefault="005B0D94" w:rsidP="005B0D94">
      <w:pPr>
        <w:sectPr w:rsidR="005B0D94" w:rsidSect="002E618F">
          <w:type w:val="nextPage"/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tbl>
      <w:tblPr>
        <w:tblW w:w="8533" w:type="dxa"/>
        <w:tblLook w:val="04A0" w:firstRow="1" w:lastRow="0" w:firstColumn="1" w:lastColumn="0" w:noHBand="0" w:noVBand="1"/>
      </w:tblPr>
      <w:tblGrid>
        <w:gridCol w:w="1006"/>
        <w:gridCol w:w="1502"/>
        <w:gridCol w:w="2767"/>
        <w:gridCol w:w="2242"/>
        <w:gridCol w:w="1016"/>
      </w:tblGrid>
      <w:tr w:rsidR="005B0D94" w:rsidRPr="000C3B8F" w14:paraId="6A99875C" w14:textId="77777777" w:rsidTr="00B073A0">
        <w:trPr>
          <w:trHeight w:val="270"/>
        </w:trPr>
        <w:tc>
          <w:tcPr>
            <w:tcW w:w="8533" w:type="dxa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90299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lastRenderedPageBreak/>
              <w:t>Table S</w:t>
            </w:r>
            <w: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5 </w:t>
            </w:r>
            <w:r w:rsidRPr="002C0410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Correlation between IGFBPs expression and immune cell infiltration in </w:t>
            </w:r>
            <w: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p</w:t>
            </w:r>
            <w:r w:rsidRPr="002C0410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an-cancer</w:t>
            </w:r>
          </w:p>
        </w:tc>
      </w:tr>
      <w:tr w:rsidR="005B0D94" w:rsidRPr="002C0410" w14:paraId="1FC8E21E" w14:textId="77777777" w:rsidTr="00B073A0">
        <w:trPr>
          <w:trHeight w:val="280"/>
        </w:trPr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EAC30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Gene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484E3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ancer Type</w:t>
            </w:r>
          </w:p>
        </w:tc>
        <w:tc>
          <w:tcPr>
            <w:tcW w:w="27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EC6A3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ell Type</w:t>
            </w:r>
          </w:p>
        </w:tc>
        <w:tc>
          <w:tcPr>
            <w:tcW w:w="22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B2C314" w14:textId="77777777" w:rsidR="005B0D94" w:rsidRPr="002C0410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orrelation Coefficient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F2919C" w14:textId="77777777" w:rsidR="005B0D94" w:rsidRPr="002C0410" w:rsidRDefault="005B0D94" w:rsidP="00B073A0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  <w:t>P</w:t>
            </w:r>
            <w:r w:rsidRPr="002C0410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 value</w:t>
            </w:r>
          </w:p>
        </w:tc>
      </w:tr>
      <w:tr w:rsidR="005B0D94" w:rsidRPr="002C0410" w14:paraId="13115920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7679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D419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UV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A8AA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NK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552F4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C15EA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6 </w:t>
            </w:r>
          </w:p>
        </w:tc>
      </w:tr>
      <w:tr w:rsidR="005B0D94" w:rsidRPr="002C0410" w14:paraId="6006D7F1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4CD0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B874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1659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Eosinophil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23D0B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8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CD93E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17 </w:t>
            </w:r>
          </w:p>
        </w:tc>
      </w:tr>
      <w:tr w:rsidR="005B0D94" w:rsidRPr="002C0410" w14:paraId="11811B98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7302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E84A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HOL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407F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4 memory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3238D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7C804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37 </w:t>
            </w:r>
          </w:p>
        </w:tc>
      </w:tr>
      <w:tr w:rsidR="005B0D94" w:rsidRPr="002C0410" w14:paraId="25E5A331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C5D6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8015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HOL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79CE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 cells naive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A216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05911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43 </w:t>
            </w:r>
          </w:p>
        </w:tc>
      </w:tr>
      <w:tr w:rsidR="005B0D94" w:rsidRPr="002C0410" w14:paraId="7FCF2AB8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2433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ACDC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CP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5624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NK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7F17F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8555A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03 </w:t>
            </w:r>
          </w:p>
        </w:tc>
      </w:tr>
      <w:tr w:rsidR="005B0D94" w:rsidRPr="002C0410" w14:paraId="5A204194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6CA8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5913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UCS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0A67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4 memory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F5256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69A0B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34 </w:t>
            </w:r>
          </w:p>
        </w:tc>
      </w:tr>
      <w:tr w:rsidR="005B0D94" w:rsidRPr="002C0410" w14:paraId="6176AE23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0C3B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08A4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LB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6E23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4 memory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08EC6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23060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31 </w:t>
            </w:r>
          </w:p>
        </w:tc>
      </w:tr>
      <w:tr w:rsidR="005B0D94" w:rsidRPr="002C0410" w14:paraId="4E5BD90D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357B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81F7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GCT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C870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2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4ED1D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935A4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00 </w:t>
            </w:r>
          </w:p>
        </w:tc>
      </w:tr>
      <w:tr w:rsidR="005B0D94" w:rsidRPr="002C0410" w14:paraId="43341895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2A6F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BD9A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CP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A7F1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T cells follicular helper 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97203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7B7D4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05 </w:t>
            </w:r>
          </w:p>
        </w:tc>
      </w:tr>
      <w:tr w:rsidR="005B0D94" w:rsidRPr="002C0410" w14:paraId="5751BC01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FDA6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B80A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LB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4816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endritic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63A3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4475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10 </w:t>
            </w:r>
          </w:p>
        </w:tc>
      </w:tr>
      <w:tr w:rsidR="005B0D94" w:rsidRPr="002C0410" w14:paraId="16082DBE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665A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78C9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CH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968A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8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19D4D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8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C4E64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3 </w:t>
            </w:r>
          </w:p>
        </w:tc>
      </w:tr>
      <w:tr w:rsidR="005B0D94" w:rsidRPr="002C0410" w14:paraId="48FF83FC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F9C9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6A95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B44B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7558F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A00DA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12 </w:t>
            </w:r>
          </w:p>
        </w:tc>
      </w:tr>
      <w:tr w:rsidR="005B0D94" w:rsidRPr="002C0410" w14:paraId="7768D3F6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73DC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2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8DB7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G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879F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0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AC2E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311A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782705FC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8693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2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9761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LB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3332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 cells memory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E5C5F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A965C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17 </w:t>
            </w:r>
          </w:p>
        </w:tc>
      </w:tr>
      <w:tr w:rsidR="005B0D94" w:rsidRPr="002C0410" w14:paraId="6A3B2E4D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D881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2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A916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AML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9EFD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304DC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E727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0CE2FEDE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C3AB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2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4F97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UCS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2F74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4 memory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4A58C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FE57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46 </w:t>
            </w:r>
          </w:p>
        </w:tc>
      </w:tr>
      <w:tr w:rsidR="005B0D94" w:rsidRPr="002C0410" w14:paraId="1FB4097D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84F0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2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DC61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LB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46F4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follicular helper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E400D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C083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6 </w:t>
            </w:r>
          </w:p>
        </w:tc>
      </w:tr>
      <w:tr w:rsidR="005B0D94" w:rsidRPr="002C0410" w14:paraId="3CB59DD5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CBC4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2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FE5A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RP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A2D2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2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32A2E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5E7A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63F0A20A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4C0E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2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8630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CH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C2E4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onocyte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93E99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38060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44 </w:t>
            </w:r>
          </w:p>
        </w:tc>
      </w:tr>
      <w:tr w:rsidR="005B0D94" w:rsidRPr="002C0410" w14:paraId="3DE1EF48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5383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2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9927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CP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55AF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NK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081BC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E03BB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03 </w:t>
            </w:r>
          </w:p>
        </w:tc>
      </w:tr>
      <w:tr w:rsidR="005B0D94" w:rsidRPr="002C0410" w14:paraId="382AD202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5688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2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81F4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G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4693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onocyte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44F7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8AFB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221D21E6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7633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6935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CP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05B2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endritic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6F257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BCC6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5C62C0D5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A3AE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2EBF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GCT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41F9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endritic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D36DC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E363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2553BD25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CA36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5F2E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AML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42FC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lasma cell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9D76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9A31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5A185F3F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C08F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09B0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78D2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follicular helper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F849B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F345B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18 </w:t>
            </w:r>
          </w:p>
        </w:tc>
      </w:tr>
      <w:tr w:rsidR="005B0D94" w:rsidRPr="002C0410" w14:paraId="55F13703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AEC1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F55D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CH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DEBB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endritic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8523A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73BE3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31 </w:t>
            </w:r>
          </w:p>
        </w:tc>
      </w:tr>
      <w:tr w:rsidR="005B0D94" w:rsidRPr="002C0410" w14:paraId="6EDE8AE4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8517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AC6A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CP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4E9B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NK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7BA0E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94CA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02 </w:t>
            </w:r>
          </w:p>
        </w:tc>
      </w:tr>
      <w:tr w:rsidR="005B0D94" w:rsidRPr="002C0410" w14:paraId="6912B469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3401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DB41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Y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320D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2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E9D75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B7FC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4F8EBB5B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0114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401F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Y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D83B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NK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36C94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96D3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5814F2C0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661A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C59F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AR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3677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2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41B50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8ADE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497838FF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19C8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F76C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GCT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DB5C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326D9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63C6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62C6C55D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F78F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0458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Y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8A69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C829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AC57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57CB3CC8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E7E2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A007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LB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1E4A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0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E80D6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1703B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33 </w:t>
            </w:r>
          </w:p>
        </w:tc>
      </w:tr>
      <w:tr w:rsidR="005B0D94" w:rsidRPr="002C0410" w14:paraId="2A9CDCDD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7AB1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B2A1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RP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A3F3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2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82E25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F236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29859602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1CC9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2D9E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Y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E685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NK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5508F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042F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1FF8EE5B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89EE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3AA2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LB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4600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regulatory (Tregs)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4EB06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91009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35 </w:t>
            </w:r>
          </w:p>
        </w:tc>
      </w:tr>
      <w:tr w:rsidR="005B0D94" w:rsidRPr="002C0410" w14:paraId="5DC32B32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CDEA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7162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UCS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962F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 cells naive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7135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E00D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41 </w:t>
            </w:r>
          </w:p>
        </w:tc>
      </w:tr>
      <w:tr w:rsidR="005B0D94" w:rsidRPr="002C0410" w14:paraId="037F5CEF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CF70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CB30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CH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D39A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regulatory (Tregs)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9D69F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B5D83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50 </w:t>
            </w:r>
          </w:p>
        </w:tc>
      </w:tr>
      <w:tr w:rsidR="005B0D94" w:rsidRPr="002C0410" w14:paraId="5781897E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CF75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9BF7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Y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3F40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endritic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6882A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28D3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1F5FE84F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49E4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3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9257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CP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03DD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NK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176F6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DA00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56EC7A19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FDD0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FA74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G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0C55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0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FEBE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8FCF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289409DC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4F50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93FF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CH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7136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8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07D96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EA030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6 </w:t>
            </w:r>
          </w:p>
        </w:tc>
      </w:tr>
      <w:tr w:rsidR="005B0D94" w:rsidRPr="002C0410" w14:paraId="27312D4B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B0E2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A776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CH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2D18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2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DFE1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99977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31 </w:t>
            </w:r>
          </w:p>
        </w:tc>
      </w:tr>
      <w:tr w:rsidR="005B0D94" w:rsidRPr="002C0410" w14:paraId="13A71F0D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35F8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48A3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8625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lasma cell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05F3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1BE1D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2 </w:t>
            </w:r>
          </w:p>
        </w:tc>
      </w:tr>
      <w:tr w:rsidR="005B0D94" w:rsidRPr="002C0410" w14:paraId="3D72B55C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EF84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6E13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CH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A70F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lasma cell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B9A5A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D4F93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33 </w:t>
            </w:r>
          </w:p>
        </w:tc>
      </w:tr>
      <w:tr w:rsidR="005B0D94" w:rsidRPr="002C0410" w14:paraId="7AE5E979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4671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46B1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T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D745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4709D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1166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00848377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AC8A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0BF0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E56C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regulatory (Tregs)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2D55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F89C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9 </w:t>
            </w:r>
          </w:p>
        </w:tc>
      </w:tr>
      <w:tr w:rsidR="005B0D94" w:rsidRPr="002C0410" w14:paraId="2B2D5183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4113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678E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A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8634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 cells naive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540EF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8D5C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1E16B0CA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CE6E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4183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GB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1FB6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Neutrophil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771B1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17F2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2B25FAEE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8F7C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617D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ESO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E1DD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4 memory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C0040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258D1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04 </w:t>
            </w:r>
          </w:p>
        </w:tc>
      </w:tr>
      <w:tr w:rsidR="005B0D94" w:rsidRPr="002C0410" w14:paraId="1D42B236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84E5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2E75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AML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24FE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lasma cell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0DD9C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2917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7ECE07D8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B756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36AE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CH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7DC4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endritic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A85E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EECC4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50 </w:t>
            </w:r>
          </w:p>
        </w:tc>
      </w:tr>
      <w:tr w:rsidR="005B0D94" w:rsidRPr="002C0410" w14:paraId="3C85AA45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FF85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7A3E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CP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6F35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4 memory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2FD9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77CA5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06 </w:t>
            </w:r>
          </w:p>
        </w:tc>
      </w:tr>
      <w:tr w:rsidR="005B0D94" w:rsidRPr="002C0410" w14:paraId="4A85F27E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1FB3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F919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CH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176F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DE096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DA1D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43 </w:t>
            </w:r>
          </w:p>
        </w:tc>
      </w:tr>
      <w:tr w:rsidR="005B0D94" w:rsidRPr="002C0410" w14:paraId="49FC9E47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4B9B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4A70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HOL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958D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Neutrophil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21603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325C4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39 </w:t>
            </w:r>
          </w:p>
        </w:tc>
      </w:tr>
      <w:tr w:rsidR="005B0D94" w:rsidRPr="002C0410" w14:paraId="3DEC251C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0EDF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63DA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R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8F5F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1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179D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8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B4CB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35743B87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8885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4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2BA3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F60B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onocyte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E5346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D9BF1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13 </w:t>
            </w:r>
          </w:p>
        </w:tc>
      </w:tr>
      <w:tr w:rsidR="005B0D94" w:rsidRPr="002C0410" w14:paraId="6892519D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C6EC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1AB3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T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34E2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A05D6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8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EAA2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7D7DDF6F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1DDC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540A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R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D429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4 memory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FAC0A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8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7BCA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03922087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1941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A3C0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RP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C8E1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1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3C3C7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A5E5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01F3C3F5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6844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C87B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ES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EF94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 cells naive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E006B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2EAB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3234655C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12E1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15ED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CP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0BAC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 cells naive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9EEC9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A58FB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02 </w:t>
            </w:r>
          </w:p>
        </w:tc>
      </w:tr>
      <w:tr w:rsidR="005B0D94" w:rsidRPr="002C0410" w14:paraId="1DCFEBE9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13B8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5CAB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ESCA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DAC8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1D5FF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B6EA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76417755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9FFD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7DB4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HNS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4114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 cells naive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7AC8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1B74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4F0B0C9F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BF5D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2D34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LCA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F4D8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 cells naive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D7FD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D5DF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09DA81C9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010A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B5E7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UCS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3AA8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2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12EAC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8301C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45 </w:t>
            </w:r>
          </w:p>
        </w:tc>
      </w:tr>
      <w:tr w:rsidR="005B0D94" w:rsidRPr="002C0410" w14:paraId="505A9CB5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1BDC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B741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AR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21BB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DB7CF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15DD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6DD5194D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AB92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DC82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RP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3BEA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2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6FC7D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13B1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41BF40CF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89C6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4F7F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RP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931F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 cells memory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FBBC1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2DD4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4CBCBD1D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62D9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F3B3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UCS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F8C8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E6E23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3E173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45 </w:t>
            </w:r>
          </w:p>
        </w:tc>
      </w:tr>
      <w:tr w:rsidR="005B0D94" w:rsidRPr="002C0410" w14:paraId="73CF2DC0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FCE2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5DA5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4DEA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onocyte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E208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2CAEA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43 </w:t>
            </w:r>
          </w:p>
        </w:tc>
      </w:tr>
      <w:tr w:rsidR="005B0D94" w:rsidRPr="002C0410" w14:paraId="458880E9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B082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56FB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CP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B1FA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endritic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9827D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FB9D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02 </w:t>
            </w:r>
          </w:p>
        </w:tc>
      </w:tr>
      <w:tr w:rsidR="005B0D94" w:rsidRPr="002C0410" w14:paraId="6AA42789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6396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5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4ADD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UCS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EA66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8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31417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67931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5 </w:t>
            </w:r>
          </w:p>
        </w:tc>
      </w:tr>
      <w:tr w:rsidR="005B0D94" w:rsidRPr="002C0410" w14:paraId="7D6D101C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DB1B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6EE5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UCS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1DF3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DEF05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74DB5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15 </w:t>
            </w:r>
          </w:p>
        </w:tc>
      </w:tr>
      <w:tr w:rsidR="005B0D94" w:rsidRPr="002C0410" w14:paraId="5683F017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0100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3171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G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9723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8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FB645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04C8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6D2726B5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E8CA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7BF6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UCS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5FA1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NK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7A52F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8E6B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1 </w:t>
            </w:r>
          </w:p>
        </w:tc>
      </w:tr>
      <w:tr w:rsidR="005B0D94" w:rsidRPr="002C0410" w14:paraId="63A515BE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4EB1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C66A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T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B6B4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ECB93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47EE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19A7BDA9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0123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7629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DB41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4 memory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38909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D09A5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4 </w:t>
            </w:r>
          </w:p>
        </w:tc>
      </w:tr>
      <w:tr w:rsidR="005B0D94" w:rsidRPr="002C0410" w14:paraId="01E9FBDE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3B12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FAD7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GCT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F4E1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4 memory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43666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7EA0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3737BE91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027A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DE76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CA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2E13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endritic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74CED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F1EA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6CE7BD79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688A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66A6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UV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CE08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onocyte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ECFEC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B56A4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46 </w:t>
            </w:r>
          </w:p>
        </w:tc>
      </w:tr>
      <w:tr w:rsidR="005B0D94" w:rsidRPr="002C0410" w14:paraId="417A724A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CBA6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6D29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A8D6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follicular helper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077E0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387B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32 </w:t>
            </w:r>
          </w:p>
        </w:tc>
      </w:tr>
      <w:tr w:rsidR="005B0D94" w:rsidRPr="002C0410" w14:paraId="161BDD38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F4F9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BF02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R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8BB6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8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ADB01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074C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429F86D1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25D4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2100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LB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E2AE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0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0762D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24DCD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8 </w:t>
            </w:r>
          </w:p>
        </w:tc>
      </w:tr>
      <w:tr w:rsidR="005B0D94" w:rsidRPr="002C0410" w14:paraId="1997E9FF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3D57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22D4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T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EA81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onocyte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2A0BE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D699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15650A13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89AF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D48C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RP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DAE5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72F35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ABCA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0CFE89C0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02A7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A97A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AML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811B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8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CA0F3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773B4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00 </w:t>
            </w:r>
          </w:p>
        </w:tc>
      </w:tr>
      <w:tr w:rsidR="005B0D94" w:rsidRPr="002C0410" w14:paraId="2CD1E607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7378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B344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LB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06A2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endritic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4E0AF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C9235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37 </w:t>
            </w:r>
          </w:p>
        </w:tc>
      </w:tr>
      <w:tr w:rsidR="005B0D94" w:rsidRPr="002C0410" w14:paraId="4FA43D7A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26E3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BEFE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GB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E5CC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2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A60E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3C47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35EF4FDB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7590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EFDA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RP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55AE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follicular helper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D90C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8375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4EF5FB72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7633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5387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G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371F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onocyte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7D09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9419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3B06FE66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C2A1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7A0D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GB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2A5A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follicular helper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91AE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A151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2FF7A5F3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A650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1719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Y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F775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follicular helper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2E587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C557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5D7A2A03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62E8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39CF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ESCA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9010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regulatory (Tregs)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A235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AB5B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32D1E6C5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A8A9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359A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UV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27E1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endritic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BCA7D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3F59A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49 </w:t>
            </w:r>
          </w:p>
        </w:tc>
      </w:tr>
      <w:tr w:rsidR="005B0D94" w:rsidRPr="002C0410" w14:paraId="7D175958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ED48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C2B6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967D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4 memory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11B50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1AA19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8 </w:t>
            </w:r>
          </w:p>
        </w:tc>
      </w:tr>
      <w:tr w:rsidR="005B0D94" w:rsidRPr="002C0410" w14:paraId="1783BD92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B842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87C8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Y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EADD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 cells naive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F3C8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144A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184B7DBC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C4A0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6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0CD0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R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6614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1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DE10A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8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F221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12738FE0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363A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3972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B5D1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Plasma cell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ED04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8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867D1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16 </w:t>
            </w:r>
          </w:p>
        </w:tc>
      </w:tr>
      <w:tr w:rsidR="005B0D94" w:rsidRPr="002C0410" w14:paraId="2F474375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33AC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292D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T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77AD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0BAA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4D6F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042566C6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399D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2ECF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CH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950E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4 memory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10529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FB08F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8 </w:t>
            </w:r>
          </w:p>
        </w:tc>
      </w:tr>
      <w:tr w:rsidR="005B0D94" w:rsidRPr="002C0410" w14:paraId="495AC1A1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4611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E95A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RE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0657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Eosinophil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13D6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C801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3F25C35A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31E1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5778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RE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81BF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2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6827E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8DD7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7840450B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41D5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6CE6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Y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81A0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C7B7B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9E2D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514E3DFD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5A94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B495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CH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8FB2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CD8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6CBC5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439E7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32 </w:t>
            </w:r>
          </w:p>
        </w:tc>
      </w:tr>
      <w:tr w:rsidR="005B0D94" w:rsidRPr="002C0410" w14:paraId="0E448A97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D026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20E0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RE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1BA0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endritic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A65F4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5F92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37CF0F03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57D8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D602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DEC4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regulatory (Tregs)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DC68B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6942B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8 </w:t>
            </w:r>
          </w:p>
        </w:tc>
      </w:tr>
      <w:tr w:rsidR="005B0D94" w:rsidRPr="002C0410" w14:paraId="096CE9D9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FB45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5532E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CO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4D7B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2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35BD3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65BC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4F865E92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3CE8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7AAD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STAD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22672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onocyte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98E3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1098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28EB3979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6F68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CA40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ESCA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DC50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crophages M2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BD27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5F8E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01EAD00A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8923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E888B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AML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935A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B cells memory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C3CDC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77AB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130B59A4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BCD27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A098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LB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BEE3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E5E9E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09470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38 </w:t>
            </w:r>
          </w:p>
        </w:tc>
      </w:tr>
      <w:tr w:rsidR="005B0D94" w:rsidRPr="002C0410" w14:paraId="716FA0DC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AB0F6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392A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ESO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ED15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NK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2A073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21014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04 </w:t>
            </w:r>
          </w:p>
        </w:tc>
      </w:tr>
      <w:tr w:rsidR="005B0D94" w:rsidRPr="002C0410" w14:paraId="753CEAE4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B10B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CC21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LGG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F2AD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AB028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4974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56602C4E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C1414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B28C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HYM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8D24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follicular helper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8DD05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3C4C3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  <w:tr w:rsidR="005B0D94" w:rsidRPr="002C0410" w14:paraId="788518DE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08068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7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AE7FA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245A1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Dendritic cells activated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5E2DE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D2D06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12 </w:t>
            </w:r>
          </w:p>
        </w:tc>
      </w:tr>
      <w:tr w:rsidR="005B0D94" w:rsidRPr="002C0410" w14:paraId="1A9614EE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7E6C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L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C0F05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9004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Eosinophil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D100B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D44D2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26 </w:t>
            </w:r>
          </w:p>
        </w:tc>
      </w:tr>
      <w:tr w:rsidR="005B0D94" w:rsidRPr="002C0410" w14:paraId="3D4ED194" w14:textId="77777777" w:rsidTr="00B073A0">
        <w:trPr>
          <w:trHeight w:val="260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DA829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L1</w:t>
            </w:r>
          </w:p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8DB20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ACC</w:t>
            </w:r>
          </w:p>
        </w:tc>
        <w:tc>
          <w:tcPr>
            <w:tcW w:w="2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B373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T cells follicular helper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2E61D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0.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2E744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 xml:space="preserve">0.041 </w:t>
            </w:r>
          </w:p>
        </w:tc>
      </w:tr>
      <w:tr w:rsidR="005B0D94" w:rsidRPr="002C0410" w14:paraId="5E5B888D" w14:textId="77777777" w:rsidTr="00B073A0">
        <w:trPr>
          <w:trHeight w:val="290"/>
        </w:trPr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CAE53F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IGFBPL1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C96A7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KIRP</w:t>
            </w:r>
          </w:p>
        </w:tc>
        <w:tc>
          <w:tcPr>
            <w:tcW w:w="27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073DFC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Mast cells resting</w:t>
            </w:r>
          </w:p>
        </w:tc>
        <w:tc>
          <w:tcPr>
            <w:tcW w:w="22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E1E110" w14:textId="77777777" w:rsidR="005B0D94" w:rsidRPr="002C0410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-0.3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83E7AD" w14:textId="77777777" w:rsidR="005B0D94" w:rsidRPr="002C0410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C0410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</w:rPr>
              <w:t>&lt;0.001</w:t>
            </w:r>
          </w:p>
        </w:tc>
      </w:tr>
    </w:tbl>
    <w:p w14:paraId="7892659B" w14:textId="77777777" w:rsidR="005B0D94" w:rsidRDefault="005B0D94" w:rsidP="005B0D94"/>
    <w:p w14:paraId="1422DF04" w14:textId="33EA98A0" w:rsidR="005B0D94" w:rsidRDefault="005B0D94" w:rsidP="005B0D94"/>
    <w:p w14:paraId="49EDEEE4" w14:textId="77777777" w:rsidR="005B0D94" w:rsidRDefault="005B0D94">
      <w:pPr>
        <w:widowControl/>
        <w:jc w:val="left"/>
      </w:pPr>
      <w:r>
        <w:br w:type="page"/>
      </w:r>
    </w:p>
    <w:p w14:paraId="47F28695" w14:textId="77777777" w:rsidR="005B0D94" w:rsidRPr="00215AA6" w:rsidRDefault="005B0D94" w:rsidP="005B0D94">
      <w:pPr>
        <w:widowControl/>
        <w:rPr>
          <w:rFonts w:ascii="Times New Roman" w:eastAsia="DengXian" w:hAnsi="Times New Roman" w:cs="Times New Roman"/>
          <w:b/>
          <w:bCs/>
          <w:color w:val="000000"/>
          <w:kern w:val="0"/>
          <w:sz w:val="22"/>
        </w:rPr>
      </w:pPr>
      <w:r w:rsidRPr="00215AA6">
        <w:rPr>
          <w:rFonts w:ascii="Times New Roman" w:eastAsia="DengXian" w:hAnsi="Times New Roman" w:cs="Times New Roman"/>
          <w:b/>
          <w:bCs/>
          <w:color w:val="000000"/>
          <w:kern w:val="0"/>
          <w:sz w:val="22"/>
        </w:rPr>
        <w:lastRenderedPageBreak/>
        <w:t>Table S</w:t>
      </w:r>
      <w:r>
        <w:rPr>
          <w:rFonts w:ascii="Times New Roman" w:eastAsia="DengXian" w:hAnsi="Times New Roman" w:cs="Times New Roman"/>
          <w:b/>
          <w:bCs/>
          <w:color w:val="000000"/>
          <w:kern w:val="0"/>
          <w:sz w:val="22"/>
        </w:rPr>
        <w:t>6</w:t>
      </w:r>
      <w:r w:rsidRPr="00215AA6">
        <w:rPr>
          <w:rFonts w:ascii="Times New Roman" w:eastAsia="DengXian" w:hAnsi="Times New Roman" w:cs="Times New Roman"/>
          <w:b/>
          <w:bCs/>
          <w:color w:val="000000"/>
          <w:kern w:val="0"/>
          <w:sz w:val="22"/>
        </w:rPr>
        <w:t xml:space="preserve"> Correlation between </w:t>
      </w:r>
      <w:r>
        <w:rPr>
          <w:rFonts w:ascii="Times New Roman" w:eastAsia="DengXian" w:hAnsi="Times New Roman" w:cs="Times New Roman"/>
          <w:b/>
          <w:bCs/>
          <w:color w:val="000000"/>
          <w:kern w:val="0"/>
          <w:sz w:val="22"/>
        </w:rPr>
        <w:t>IGFBPs</w:t>
      </w:r>
      <w:r w:rsidRPr="00215AA6">
        <w:rPr>
          <w:rFonts w:ascii="Times New Roman" w:eastAsia="DengXian" w:hAnsi="Times New Roman" w:cs="Times New Roman"/>
          <w:b/>
          <w:bCs/>
          <w:color w:val="000000"/>
          <w:kern w:val="0"/>
          <w:sz w:val="22"/>
        </w:rPr>
        <w:t xml:space="preserve"> CNV and </w:t>
      </w:r>
      <w:r>
        <w:rPr>
          <w:rFonts w:ascii="Times New Roman" w:eastAsia="DengXian" w:hAnsi="Times New Roman" w:cs="Times New Roman"/>
          <w:b/>
          <w:bCs/>
          <w:color w:val="000000"/>
          <w:kern w:val="0"/>
          <w:sz w:val="22"/>
        </w:rPr>
        <w:t>IGFBPs</w:t>
      </w:r>
      <w:r w:rsidRPr="00215AA6">
        <w:rPr>
          <w:rFonts w:ascii="Times New Roman" w:eastAsia="DengXian" w:hAnsi="Times New Roman" w:cs="Times New Roman"/>
          <w:b/>
          <w:bCs/>
          <w:color w:val="000000"/>
          <w:kern w:val="0"/>
          <w:sz w:val="22"/>
        </w:rPr>
        <w:t xml:space="preserve"> expression</w:t>
      </w:r>
    </w:p>
    <w:tbl>
      <w:tblPr>
        <w:tblW w:w="8552" w:type="dxa"/>
        <w:tblLook w:val="04A0" w:firstRow="1" w:lastRow="0" w:firstColumn="1" w:lastColumn="0" w:noHBand="0" w:noVBand="1"/>
      </w:tblPr>
      <w:tblGrid>
        <w:gridCol w:w="1084"/>
        <w:gridCol w:w="1327"/>
        <w:gridCol w:w="1105"/>
        <w:gridCol w:w="1040"/>
        <w:gridCol w:w="2560"/>
        <w:gridCol w:w="1480"/>
      </w:tblGrid>
      <w:tr w:rsidR="005B0D94" w:rsidRPr="00FF251A" w14:paraId="6BEB6934" w14:textId="77777777" w:rsidTr="00B073A0">
        <w:trPr>
          <w:trHeight w:val="280"/>
        </w:trPr>
        <w:tc>
          <w:tcPr>
            <w:tcW w:w="10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21CF3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ene</w:t>
            </w:r>
          </w:p>
        </w:tc>
        <w:tc>
          <w:tcPr>
            <w:tcW w:w="132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17E0C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Type</w:t>
            </w:r>
          </w:p>
        </w:tc>
        <w:tc>
          <w:tcPr>
            <w:tcW w:w="110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16092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NV</w:t>
            </w:r>
          </w:p>
        </w:tc>
        <w:tc>
          <w:tcPr>
            <w:tcW w:w="10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6B04F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</w:t>
            </w:r>
          </w:p>
        </w:tc>
        <w:tc>
          <w:tcPr>
            <w:tcW w:w="25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AAA77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Expression median value</w:t>
            </w:r>
          </w:p>
        </w:tc>
        <w:tc>
          <w:tcPr>
            <w:tcW w:w="14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E64B8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 value</w:t>
            </w:r>
          </w:p>
        </w:tc>
      </w:tr>
      <w:tr w:rsidR="005B0D94" w:rsidRPr="00FF251A" w14:paraId="7081217C" w14:textId="77777777" w:rsidTr="00B073A0">
        <w:trPr>
          <w:trHeight w:val="280"/>
        </w:trPr>
        <w:tc>
          <w:tcPr>
            <w:tcW w:w="10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FEBD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3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6C1E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ESC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9F3B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6A44B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</w:t>
            </w:r>
          </w:p>
        </w:tc>
        <w:tc>
          <w:tcPr>
            <w:tcW w:w="2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9A6B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.075(10.406-11.513)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E842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18</w:t>
            </w:r>
          </w:p>
        </w:tc>
      </w:tr>
      <w:tr w:rsidR="005B0D94" w:rsidRPr="00FF251A" w14:paraId="6706C123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E974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E0A6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E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2178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DE85E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832D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.022(16.022-16.022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25F8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1228F197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C3D6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D2CA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E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7DDE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81CAB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9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08AD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43(12.194-14.806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C7EC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17EE5699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8D80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4DB9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IH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8EF2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C3131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8063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.321(10.248-10.562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2FE2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3</w:t>
            </w:r>
          </w:p>
        </w:tc>
      </w:tr>
      <w:tr w:rsidR="005B0D94" w:rsidRPr="00FF251A" w14:paraId="2594373B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CF96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9E69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IH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05C2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C9644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D94D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.877(12.386-13.385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378F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7773E05B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79F4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7817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IH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EEEC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A15E4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6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6930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.327(11.431-13.291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2A2F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54368B97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30D7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7E17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OV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2B47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2A960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8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8A7D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.624(11.846-13.494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C708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17</w:t>
            </w:r>
          </w:p>
        </w:tc>
      </w:tr>
      <w:tr w:rsidR="005B0D94" w:rsidRPr="00FF251A" w14:paraId="137E7205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60CC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5F25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OV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F7DC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80FC8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24E1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876(12.85-14.581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B7BF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3781102F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8D66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5EF5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OV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ADA0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A4190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29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20C0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262(12.544-13.963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5274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1BC85BCC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6ADC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632F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CE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E0F1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4B0C8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EA59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.422(11.82-12.849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2C5B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43</w:t>
            </w:r>
          </w:p>
        </w:tc>
      </w:tr>
      <w:tr w:rsidR="005B0D94" w:rsidRPr="00FF251A" w14:paraId="02AA3CB4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651C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D74F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CE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C66C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F5AE6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F006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.204(13.37-14.616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F108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40049F5D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E76C3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2EEFA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CEC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AD96D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808B86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25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75703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126(12.38-14.11)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5ED45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07DB87D0" w14:textId="77777777" w:rsidTr="00B073A0">
        <w:trPr>
          <w:trHeight w:val="280"/>
        </w:trPr>
        <w:tc>
          <w:tcPr>
            <w:tcW w:w="10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28E8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4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1849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BM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76DC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ACFCB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</w:t>
            </w:r>
          </w:p>
        </w:tc>
        <w:tc>
          <w:tcPr>
            <w:tcW w:w="2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2858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.418(11.18-11.51)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A2DC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46</w:t>
            </w:r>
          </w:p>
        </w:tc>
      </w:tr>
      <w:tr w:rsidR="005B0D94" w:rsidRPr="00FF251A" w14:paraId="71A83171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5D98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7EFC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BM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5B0C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BB143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C318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289(13.289-13.289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5E2B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422361B8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DB28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62C2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BM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972F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D6066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8190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.243(11.733-12.829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3EDB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5E3CAA69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89A5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52AC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AR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62EB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A0A73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FC8E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.856(13.966-15.342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BFC5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41</w:t>
            </w:r>
          </w:p>
        </w:tc>
      </w:tr>
      <w:tr w:rsidR="005B0D94" w:rsidRPr="00FF251A" w14:paraId="777A1A3D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2744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4BF5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AR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D086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8402C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288E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.056(15.192-16.547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B43F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1957DAF2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D7E0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809A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AR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6962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BD54D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26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2B11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5.203(14.458-15.909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1334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3F64DD35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72E5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96A7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CE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62D2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FD7EF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2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BDBB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.977(11.148-12.702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7F66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03</w:t>
            </w:r>
          </w:p>
        </w:tc>
      </w:tr>
      <w:tr w:rsidR="005B0D94" w:rsidRPr="00FF251A" w14:paraId="5A2C0658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7038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F6AF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CE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7A1E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A2342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771D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.831(12.323-13.473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64CC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6B57ED99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FC439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B91D9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CEC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B0223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1E3A7B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88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B63CB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.831(11.914-13.733)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438BD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173EB8B5" w14:textId="77777777" w:rsidTr="00B073A0">
        <w:trPr>
          <w:trHeight w:val="280"/>
        </w:trPr>
        <w:tc>
          <w:tcPr>
            <w:tcW w:w="10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2FF8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5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14B6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CA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5E60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6D5A4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8</w:t>
            </w:r>
          </w:p>
        </w:tc>
        <w:tc>
          <w:tcPr>
            <w:tcW w:w="2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EBD6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.403(13.48-15.27)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52DE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08</w:t>
            </w:r>
          </w:p>
        </w:tc>
      </w:tr>
      <w:tr w:rsidR="005B0D94" w:rsidRPr="00FF251A" w14:paraId="78DB5700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0BDA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8E84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CA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44E4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CBDA2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3CBA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5.346(13.404-16.448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8199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7F2C7C1C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5995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80EF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CA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2352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EE253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07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D886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5.131(14.049-16.368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6DA2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20AEBC9C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22BF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C9A7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E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D850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4CB7C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F368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.937(10-12.484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AC04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1</w:t>
            </w:r>
          </w:p>
        </w:tc>
      </w:tr>
      <w:tr w:rsidR="005B0D94" w:rsidRPr="00FF251A" w14:paraId="77E40C1C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6603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6435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E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2829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91C8B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8EF1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.83(8.898-12.294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9231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424A8206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1779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5F1E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E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F575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746CD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2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4134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.067(10.569-13.635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40E0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01FB1005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B007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D985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SO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B1E6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9F724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AC98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843(12.879-14.361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1919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36717862</w:t>
            </w:r>
          </w:p>
        </w:tc>
      </w:tr>
      <w:tr w:rsidR="005B0D94" w:rsidRPr="00FF251A" w14:paraId="2B532F97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2523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86C2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SO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B290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0F4B7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8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8D2C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.611(13.646-15.817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B861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128B6198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57F9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D4FA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OV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5742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729F5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171A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682(12.513-14.604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1B86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2</w:t>
            </w:r>
          </w:p>
        </w:tc>
      </w:tr>
      <w:tr w:rsidR="005B0D94" w:rsidRPr="00FF251A" w14:paraId="4A106485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BBD7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04F6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OV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20B3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501B0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EAC6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.341(13.799-15.197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9DC9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5732F13C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D301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A99C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OV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B373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15E51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7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C2B8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.081(13.061-15.082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DEB2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3F7E8954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D824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CDFA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AD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DB49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49B15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E32E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362(12.759-13.915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352D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27</w:t>
            </w:r>
          </w:p>
        </w:tc>
      </w:tr>
      <w:tr w:rsidR="005B0D94" w:rsidRPr="00FF251A" w14:paraId="2374CDB1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7395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F0EE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AD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A8C9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0D8FF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17B7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.803(14.232-15.226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9587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42BF6D86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3B2B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B6E1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AD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B6C3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3E14A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82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67CC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.429(13.718-15.106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E585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60916D90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993C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835C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AR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3FB5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F2A74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2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C6DC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5.129(13.932-16.086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CF3C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42</w:t>
            </w:r>
          </w:p>
        </w:tc>
      </w:tr>
      <w:tr w:rsidR="005B0D94" w:rsidRPr="00FF251A" w14:paraId="1FA125C3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51DB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16DE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AR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2769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C2465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D109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.712(15.601-17.173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2EE6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5BE94AA0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267B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24C2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AR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F1D4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2E25E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19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3051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5.63(13.96-16.757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828F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1C8B622F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0B85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D924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THCA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1035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8C7E9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A2A2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796(13.598-13.994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02BC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5</w:t>
            </w:r>
          </w:p>
        </w:tc>
      </w:tr>
      <w:tr w:rsidR="005B0D94" w:rsidRPr="00FF251A" w14:paraId="46CF970C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25B1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DA67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THCA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93CD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0C540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BEF8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114(13.114-13.114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01E1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5CD7EC01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E28BC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18A0F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THCA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E3F78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9AC630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04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B1ED5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.41(15.11-17.63)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EBDF0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34F9B510" w14:textId="77777777" w:rsidTr="00B073A0">
        <w:trPr>
          <w:trHeight w:val="280"/>
        </w:trPr>
        <w:tc>
          <w:tcPr>
            <w:tcW w:w="10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5C1E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6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C5EB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CA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B256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65807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0</w:t>
            </w:r>
          </w:p>
        </w:tc>
        <w:tc>
          <w:tcPr>
            <w:tcW w:w="2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BD13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.997(7.26-8.766)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53E0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&lt; 0.001</w:t>
            </w:r>
          </w:p>
        </w:tc>
      </w:tr>
      <w:tr w:rsidR="005B0D94" w:rsidRPr="00FF251A" w14:paraId="773D86ED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3FFD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A39C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CA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6CE3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144A2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2C6F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.2(7.986-9.236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853A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45114ED6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E35D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39FB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CA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314E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6EC6A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09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8855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.738(7.919-9.527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F09A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031EF22A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A506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BE93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IH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DF23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1F3A8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D5F8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(7.489-8.884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7972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2</w:t>
            </w:r>
          </w:p>
        </w:tc>
      </w:tr>
      <w:tr w:rsidR="005B0D94" w:rsidRPr="00FF251A" w14:paraId="2381890B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CE8C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C25D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IH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4956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36FC6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3C7F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.807(5.034-6.535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BEC3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3FD83A60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3320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317E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IH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7C45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420E3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6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E71C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.615(5.807-7.658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03D9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2147ED5F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4514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E4FC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U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685D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96412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0CDA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.864(6.927-8.556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E1B3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14</w:t>
            </w:r>
          </w:p>
        </w:tc>
      </w:tr>
      <w:tr w:rsidR="005B0D94" w:rsidRPr="00FF251A" w14:paraId="67908CED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A12C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032A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U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3943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91B1A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1A59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.939(8.082-10.479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A501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215AB9F3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B4E0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CDB3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U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2150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CD3A0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69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FA28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.728(7.807-9.687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AE33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5B0578AE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C6F8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F561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SO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7D96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CEF4F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572D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.603(9.519-10.854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313A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18592412</w:t>
            </w:r>
          </w:p>
        </w:tc>
      </w:tr>
      <w:tr w:rsidR="005B0D94" w:rsidRPr="00FF251A" w14:paraId="40E95CBB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3A00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EE6D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SO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A85E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E8597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3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7D9E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.432(11.419-13.203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064D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614F72EB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7367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2615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AR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CC06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D6CF5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9C86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.469(8.282-10.309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AB3C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06</w:t>
            </w:r>
          </w:p>
        </w:tc>
      </w:tr>
      <w:tr w:rsidR="005B0D94" w:rsidRPr="00FF251A" w14:paraId="29477A19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87FD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DD04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AR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BCD7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7403B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7C8A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.428(10.587-12.72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9E23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5BA2B756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3DF9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4B50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AR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091C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52B6C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32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FCDF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.217(9.394-12.723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E313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3731349C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04C7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22C1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CE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398A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2F329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75F3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.876(8.202-9.246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C7A0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&lt; 0.001</w:t>
            </w:r>
          </w:p>
        </w:tc>
      </w:tr>
      <w:tr w:rsidR="005B0D94" w:rsidRPr="00FF251A" w14:paraId="28BEA9FB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C051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CE51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CE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DFFD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DD74C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2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9249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.03(7.615-10.697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DDEF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7C6E6DC3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8BC14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82720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CEC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5D109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535F55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04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7D02D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.687(6.883-8.568)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E3C0F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4B923371" w14:textId="77777777" w:rsidTr="00B073A0">
        <w:trPr>
          <w:trHeight w:val="280"/>
        </w:trPr>
        <w:tc>
          <w:tcPr>
            <w:tcW w:w="10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5CE3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7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5284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CA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67E1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FF379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</w:t>
            </w:r>
          </w:p>
        </w:tc>
        <w:tc>
          <w:tcPr>
            <w:tcW w:w="2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C4ED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872(13.302-14.354)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A28F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14</w:t>
            </w:r>
          </w:p>
        </w:tc>
      </w:tr>
      <w:tr w:rsidR="005B0D94" w:rsidRPr="00FF251A" w14:paraId="3D53AAD4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C5A3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E5DA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CA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BAFC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4270A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A5CC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748(13.056-14.131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56C2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299347F2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D4E9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C22C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CA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F5A7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FC667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0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B387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.028(13.453-14.527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1AE9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4C0B2FB6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BE32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56F7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UAD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2C39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71029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3E29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015(11.901-13.43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89F7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16</w:t>
            </w:r>
          </w:p>
        </w:tc>
      </w:tr>
      <w:tr w:rsidR="005B0D94" w:rsidRPr="00FF251A" w14:paraId="488F5539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246E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6504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UAD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2772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1F865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9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323D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111(12.027-13.708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1DCC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4125722C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C535A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A878F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UAD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34D2F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8E8C59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83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AB0FC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.392(12.733-14.117)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88BF7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27F7BD0E" w14:textId="77777777" w:rsidTr="00B073A0">
        <w:trPr>
          <w:trHeight w:val="280"/>
        </w:trPr>
        <w:tc>
          <w:tcPr>
            <w:tcW w:w="10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9E23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L1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7545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CA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B154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AFFF4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3</w:t>
            </w:r>
          </w:p>
        </w:tc>
        <w:tc>
          <w:tcPr>
            <w:tcW w:w="2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A2D5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.459(1.585-5.524)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9A26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&lt; 0.001</w:t>
            </w:r>
          </w:p>
        </w:tc>
      </w:tr>
      <w:tr w:rsidR="005B0D94" w:rsidRPr="00FF251A" w14:paraId="77A72312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C9D0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1C2D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CA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C275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D2246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8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894B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.066(3.284-6.45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E470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1A6EEA2C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96BE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DCBF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CA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5D7E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7D232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09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77A9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.585(2-5.044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6D61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1BE5E51A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A62F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3746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N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6332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4D919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6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978F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.161(0-3.284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1556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26</w:t>
            </w:r>
          </w:p>
        </w:tc>
      </w:tr>
      <w:tr w:rsidR="005B0D94" w:rsidRPr="00FF251A" w14:paraId="3C578ACC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2CF0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CAB9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N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073B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4DB00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2517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.085(1.896-6.13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BFA2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3B46F954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4808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3EC1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N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55D3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6C50E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5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2600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.322(1-3.907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B0AB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75A52FE0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7E61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3646F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UAD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0F33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FF07B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2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9748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.614(3.459-5.785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9253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&lt; 0.001</w:t>
            </w:r>
          </w:p>
        </w:tc>
      </w:tr>
      <w:tr w:rsidR="005B0D94" w:rsidRPr="00FF251A" w14:paraId="5F74ABE3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AAB7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1079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UAD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DF6E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54F0A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5EDA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.276(5.243-8.751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BE4C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4F12132D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31E8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5D1B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UAD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B42A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9E7F3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7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42DE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.977(4.524-7.317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265A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51B8FF1F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693F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6624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U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56D4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DFFDB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9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D3DD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.392(3.7-5.489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A2D4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.018</w:t>
            </w:r>
          </w:p>
        </w:tc>
      </w:tr>
      <w:tr w:rsidR="005B0D94" w:rsidRPr="00FF251A" w14:paraId="458CA76A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036C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26D6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U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CAF1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6AE13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6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0CDC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.875(4.508-7.165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2C14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43833E60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F6E5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7E6F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US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4DE9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BEB32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2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ABAA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.044(3.585-6.267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84CB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579F1862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CD06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4C07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AR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93B8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E5648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0DBA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.322(0-5.978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6704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&lt; 0.001</w:t>
            </w:r>
          </w:p>
        </w:tc>
      </w:tr>
      <w:tr w:rsidR="005B0D94" w:rsidRPr="00FF251A" w14:paraId="3BD631C7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73C5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2E685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AR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23B0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F7D05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BFDD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(0-1.769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6C0FB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56CCE2AF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07BE8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E3A3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AR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D108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FC0EA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3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8C1D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(1-7.96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190C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21E6AE75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1481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75F24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TAD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9B82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B76DA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B879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.751(3.227-6.422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DE2E7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&lt; 0.001</w:t>
            </w:r>
          </w:p>
        </w:tc>
      </w:tr>
      <w:tr w:rsidR="005B0D94" w:rsidRPr="00FF251A" w14:paraId="0848B5DF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F7F9E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FA452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TAD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FA20C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I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89268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3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576C6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.931(6.363-9.341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A5F59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5B0D94" w:rsidRPr="00FF251A" w14:paraId="15AC2F24" w14:textId="77777777" w:rsidTr="00B073A0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75EC00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EB9A7D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TAD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9262C1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 Change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E392E8" w14:textId="77777777" w:rsidR="005B0D94" w:rsidRPr="00FF251A" w:rsidRDefault="005B0D94" w:rsidP="00B073A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40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878D73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FF251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.907(3-6.839)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4A2CFA" w14:textId="77777777" w:rsidR="005B0D94" w:rsidRPr="00FF251A" w:rsidRDefault="005B0D94" w:rsidP="00B073A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</w:p>
        </w:tc>
      </w:tr>
    </w:tbl>
    <w:p w14:paraId="09993407" w14:textId="77777777" w:rsidR="005B0D94" w:rsidRDefault="005B0D94" w:rsidP="005B0D94"/>
    <w:p w14:paraId="7A8AA50B" w14:textId="77777777" w:rsidR="005B0D94" w:rsidRDefault="005B0D94" w:rsidP="005B0D94"/>
    <w:p w14:paraId="639C0C3C" w14:textId="77777777" w:rsidR="005B0D94" w:rsidRDefault="005B0D94" w:rsidP="005B0D94">
      <w:pPr>
        <w:widowControl/>
        <w:jc w:val="left"/>
        <w:sectPr w:rsidR="005B0D94" w:rsidSect="002E618F">
          <w:type w:val="nextPage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tbl>
      <w:tblPr>
        <w:tblW w:w="12614" w:type="dxa"/>
        <w:tblInd w:w="-30" w:type="dxa"/>
        <w:tblLayout w:type="fixed"/>
        <w:tblLook w:val="0000" w:firstRow="0" w:lastRow="0" w:firstColumn="0" w:lastColumn="0" w:noHBand="0" w:noVBand="0"/>
      </w:tblPr>
      <w:tblGrid>
        <w:gridCol w:w="1170"/>
        <w:gridCol w:w="3064"/>
        <w:gridCol w:w="1719"/>
        <w:gridCol w:w="2550"/>
        <w:gridCol w:w="3015"/>
        <w:gridCol w:w="1096"/>
      </w:tblGrid>
      <w:tr w:rsidR="005613EA" w:rsidRPr="002D2EDF" w14:paraId="1FF5EB60" w14:textId="77777777" w:rsidTr="005613EA">
        <w:trPr>
          <w:trHeight w:val="280"/>
        </w:trPr>
        <w:tc>
          <w:tcPr>
            <w:tcW w:w="12611" w:type="dxa"/>
            <w:gridSpan w:val="6"/>
            <w:tcBorders>
              <w:bottom w:val="single" w:sz="4" w:space="0" w:color="auto"/>
            </w:tcBorders>
          </w:tcPr>
          <w:p w14:paraId="04D2A44E" w14:textId="0FD9F761" w:rsidR="005613EA" w:rsidRPr="002D2EDF" w:rsidRDefault="005613EA" w:rsidP="00B073A0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lastRenderedPageBreak/>
              <w:t>Table S7 The effects of IGFBPs on cancer</w:t>
            </w:r>
          </w:p>
        </w:tc>
      </w:tr>
      <w:tr w:rsidR="005B0D94" w:rsidRPr="002D2EDF" w14:paraId="4AAE6FAC" w14:textId="77777777" w:rsidTr="005613EA">
        <w:trPr>
          <w:trHeight w:val="280"/>
        </w:trPr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2DEFEC95" w14:textId="77777777" w:rsidR="005B0D94" w:rsidRPr="002D2EDF" w:rsidRDefault="005B0D94" w:rsidP="00B073A0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2D2EDF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Gene</w:t>
            </w:r>
          </w:p>
        </w:tc>
        <w:tc>
          <w:tcPr>
            <w:tcW w:w="3064" w:type="dxa"/>
            <w:tcBorders>
              <w:top w:val="single" w:sz="4" w:space="0" w:color="auto"/>
              <w:bottom w:val="single" w:sz="4" w:space="0" w:color="auto"/>
            </w:tcBorders>
          </w:tcPr>
          <w:p w14:paraId="6853E432" w14:textId="77777777" w:rsidR="005B0D94" w:rsidRPr="002D2EDF" w:rsidRDefault="005B0D94" w:rsidP="00B073A0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2D2EDF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Effect</w:t>
            </w:r>
          </w:p>
        </w:tc>
        <w:tc>
          <w:tcPr>
            <w:tcW w:w="1719" w:type="dxa"/>
            <w:tcBorders>
              <w:top w:val="single" w:sz="4" w:space="0" w:color="auto"/>
              <w:bottom w:val="single" w:sz="4" w:space="0" w:color="auto"/>
            </w:tcBorders>
          </w:tcPr>
          <w:p w14:paraId="75664AB9" w14:textId="77777777" w:rsidR="005B0D94" w:rsidRPr="002D2EDF" w:rsidRDefault="005B0D94" w:rsidP="00B073A0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2D2EDF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Cancer</w:t>
            </w:r>
          </w:p>
        </w:tc>
        <w:tc>
          <w:tcPr>
            <w:tcW w:w="2550" w:type="dxa"/>
            <w:tcBorders>
              <w:top w:val="single" w:sz="4" w:space="0" w:color="auto"/>
              <w:bottom w:val="single" w:sz="4" w:space="0" w:color="auto"/>
            </w:tcBorders>
          </w:tcPr>
          <w:p w14:paraId="704D7F02" w14:textId="77777777" w:rsidR="005B0D94" w:rsidRPr="002D2EDF" w:rsidRDefault="005B0D94" w:rsidP="00B073A0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2D2EDF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Influence</w:t>
            </w:r>
          </w:p>
        </w:tc>
        <w:tc>
          <w:tcPr>
            <w:tcW w:w="3015" w:type="dxa"/>
            <w:tcBorders>
              <w:top w:val="single" w:sz="4" w:space="0" w:color="auto"/>
              <w:bottom w:val="single" w:sz="4" w:space="0" w:color="auto"/>
            </w:tcBorders>
          </w:tcPr>
          <w:p w14:paraId="680E6DD4" w14:textId="77777777" w:rsidR="005B0D94" w:rsidRPr="002D2EDF" w:rsidRDefault="005B0D94" w:rsidP="00B073A0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2D2EDF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Title</w:t>
            </w:r>
          </w:p>
        </w:tc>
        <w:tc>
          <w:tcPr>
            <w:tcW w:w="1096" w:type="dxa"/>
            <w:tcBorders>
              <w:top w:val="single" w:sz="4" w:space="0" w:color="auto"/>
              <w:bottom w:val="single" w:sz="4" w:space="0" w:color="auto"/>
            </w:tcBorders>
          </w:tcPr>
          <w:p w14:paraId="0C9852D5" w14:textId="7820310C" w:rsidR="005B0D94" w:rsidRPr="002D2EDF" w:rsidRDefault="000A7577" w:rsidP="00B073A0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b/>
                <w:bCs/>
                <w:color w:val="000000"/>
                <w:kern w:val="0"/>
                <w:sz w:val="22"/>
              </w:rPr>
              <w:t>Ref</w:t>
            </w:r>
            <w:r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.</w:t>
            </w:r>
          </w:p>
        </w:tc>
      </w:tr>
      <w:tr w:rsidR="005613EA" w:rsidRPr="005613EA" w14:paraId="330500CE" w14:textId="77777777" w:rsidTr="005613EA">
        <w:trPr>
          <w:trHeight w:val="280"/>
        </w:trPr>
        <w:tc>
          <w:tcPr>
            <w:tcW w:w="1170" w:type="dxa"/>
            <w:tcBorders>
              <w:top w:val="single" w:sz="4" w:space="0" w:color="auto"/>
            </w:tcBorders>
          </w:tcPr>
          <w:p w14:paraId="151E4267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1</w:t>
            </w:r>
          </w:p>
        </w:tc>
        <w:tc>
          <w:tcPr>
            <w:tcW w:w="3064" w:type="dxa"/>
            <w:tcBorders>
              <w:top w:val="single" w:sz="4" w:space="0" w:color="auto"/>
            </w:tcBorders>
          </w:tcPr>
          <w:p w14:paraId="44E622AA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apoptosis </w:t>
            </w:r>
          </w:p>
        </w:tc>
        <w:tc>
          <w:tcPr>
            <w:tcW w:w="1719" w:type="dxa"/>
            <w:tcBorders>
              <w:top w:val="single" w:sz="4" w:space="0" w:color="auto"/>
            </w:tcBorders>
          </w:tcPr>
          <w:p w14:paraId="4BCCA4E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epatocarcinoma</w:t>
            </w:r>
          </w:p>
        </w:tc>
        <w:tc>
          <w:tcPr>
            <w:tcW w:w="2550" w:type="dxa"/>
            <w:tcBorders>
              <w:top w:val="single" w:sz="4" w:space="0" w:color="auto"/>
            </w:tcBorders>
          </w:tcPr>
          <w:p w14:paraId="04DF2742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Resist apoptosis</w:t>
            </w:r>
          </w:p>
        </w:tc>
        <w:tc>
          <w:tcPr>
            <w:tcW w:w="3015" w:type="dxa"/>
            <w:tcBorders>
              <w:top w:val="single" w:sz="4" w:space="0" w:color="auto"/>
            </w:tcBorders>
          </w:tcPr>
          <w:p w14:paraId="7FF1D3AF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Effects of natural 24-epibrassinolide on inducing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poptosis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nd restricting metabolism in hepatocarcinoma cells.</w:t>
            </w:r>
          </w:p>
        </w:tc>
        <w:tc>
          <w:tcPr>
            <w:tcW w:w="1096" w:type="dxa"/>
            <w:tcBorders>
              <w:top w:val="single" w:sz="4" w:space="0" w:color="auto"/>
            </w:tcBorders>
          </w:tcPr>
          <w:p w14:paraId="7B52D010" w14:textId="5B506D81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aaG91PC9BdXRob3I+PFllYXI+MjAyMjwvWWVhcj48UmVj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aaG91PC9BdXRob3I+PFllYXI+MjAyMjwvWWVhcj48UmVj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1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6B299CD0" w14:textId="77777777" w:rsidTr="005613EA">
        <w:trPr>
          <w:trHeight w:val="280"/>
        </w:trPr>
        <w:tc>
          <w:tcPr>
            <w:tcW w:w="1170" w:type="dxa"/>
          </w:tcPr>
          <w:p w14:paraId="61FCB693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1</w:t>
            </w:r>
          </w:p>
        </w:tc>
        <w:tc>
          <w:tcPr>
            <w:tcW w:w="3064" w:type="dxa"/>
          </w:tcPr>
          <w:p w14:paraId="36F51A24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ioenergetics and metabolism</w:t>
            </w:r>
          </w:p>
        </w:tc>
        <w:tc>
          <w:tcPr>
            <w:tcW w:w="1719" w:type="dxa"/>
          </w:tcPr>
          <w:p w14:paraId="73F8B0C4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olorectal cancer</w:t>
            </w:r>
          </w:p>
        </w:tc>
        <w:tc>
          <w:tcPr>
            <w:tcW w:w="2550" w:type="dxa"/>
          </w:tcPr>
          <w:p w14:paraId="26A2394E" w14:textId="4165ED45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Excess energy balance leads to depressed levels of circulating IGFBP-1, and promotes cancer cell growth</w:t>
            </w:r>
          </w:p>
        </w:tc>
        <w:tc>
          <w:tcPr>
            <w:tcW w:w="3015" w:type="dxa"/>
          </w:tcPr>
          <w:p w14:paraId="387D209B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nsulin, the insulin-like growth factor axis, and mortality in patients with nonmetastatic colorectal cancer.</w:t>
            </w:r>
          </w:p>
        </w:tc>
        <w:tc>
          <w:tcPr>
            <w:tcW w:w="1096" w:type="dxa"/>
          </w:tcPr>
          <w:p w14:paraId="3358A7C9" w14:textId="3327A826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Xb2xwaW48L0F1dGhvcj48WWVhcj4yMDA5PC9ZZWFyPjxS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Xb2xwaW48L0F1dGhvcj48WWVhcj4yMDA5PC9ZZWFyPjxS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2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182A03AF" w14:textId="77777777" w:rsidTr="005613EA">
        <w:trPr>
          <w:trHeight w:val="280"/>
        </w:trPr>
        <w:tc>
          <w:tcPr>
            <w:tcW w:w="1170" w:type="dxa"/>
          </w:tcPr>
          <w:p w14:paraId="3671CCC0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1</w:t>
            </w:r>
          </w:p>
        </w:tc>
        <w:tc>
          <w:tcPr>
            <w:tcW w:w="3064" w:type="dxa"/>
          </w:tcPr>
          <w:p w14:paraId="46C8BEE3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ioenergetics and metabolism</w:t>
            </w:r>
          </w:p>
        </w:tc>
        <w:tc>
          <w:tcPr>
            <w:tcW w:w="1719" w:type="dxa"/>
          </w:tcPr>
          <w:p w14:paraId="1E4FDBD7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epatocarcinoma</w:t>
            </w:r>
          </w:p>
        </w:tc>
        <w:tc>
          <w:tcPr>
            <w:tcW w:w="2550" w:type="dxa"/>
          </w:tcPr>
          <w:p w14:paraId="78B1849E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ecreted IGFBP1 affected cell energy metabolism by inhibiting the phosphorylation of Akt</w:t>
            </w:r>
          </w:p>
        </w:tc>
        <w:tc>
          <w:tcPr>
            <w:tcW w:w="3015" w:type="dxa"/>
          </w:tcPr>
          <w:p w14:paraId="4D39A67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Effects of natural 24-epibrassinolide on inducing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poptosis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nd restricting metabolism in hepatocarcinoma cells.</w:t>
            </w:r>
          </w:p>
        </w:tc>
        <w:tc>
          <w:tcPr>
            <w:tcW w:w="1096" w:type="dxa"/>
          </w:tcPr>
          <w:p w14:paraId="37B43A36" w14:textId="2575C9C6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aaG91PC9BdXRob3I+PFllYXI+MjAyMjwvWWVhcj48UmVj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aaG91PC9BdXRob3I+PFllYXI+MjAyMjwvWWVhcj48UmVj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1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2A299423" w14:textId="77777777" w:rsidTr="005613EA">
        <w:trPr>
          <w:trHeight w:val="280"/>
        </w:trPr>
        <w:tc>
          <w:tcPr>
            <w:tcW w:w="1170" w:type="dxa"/>
          </w:tcPr>
          <w:p w14:paraId="1EDC10CA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1</w:t>
            </w:r>
          </w:p>
        </w:tc>
        <w:tc>
          <w:tcPr>
            <w:tcW w:w="3064" w:type="dxa"/>
          </w:tcPr>
          <w:p w14:paraId="7B7CE26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</w:t>
            </w:r>
          </w:p>
        </w:tc>
        <w:tc>
          <w:tcPr>
            <w:tcW w:w="1719" w:type="dxa"/>
          </w:tcPr>
          <w:p w14:paraId="0106A57F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olorectal Cancer</w:t>
            </w:r>
          </w:p>
        </w:tc>
        <w:tc>
          <w:tcPr>
            <w:tcW w:w="2550" w:type="dxa"/>
          </w:tcPr>
          <w:p w14:paraId="7707BA65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omote cancer metastasis</w:t>
            </w:r>
          </w:p>
        </w:tc>
        <w:tc>
          <w:tcPr>
            <w:tcW w:w="3015" w:type="dxa"/>
          </w:tcPr>
          <w:p w14:paraId="7E86BCE9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omplex Behavior of ALDH1A1 and IGFBP1 in Liver Metastasis from a Colorectal Cancer</w:t>
            </w:r>
          </w:p>
        </w:tc>
        <w:tc>
          <w:tcPr>
            <w:tcW w:w="1096" w:type="dxa"/>
          </w:tcPr>
          <w:p w14:paraId="120A2491" w14:textId="70700FAB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E2PC9ZZWFyPjxSZWNO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E2PC9ZZWFyPjxSZWNO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3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4FB9C0E4" w14:textId="77777777" w:rsidTr="005613EA">
        <w:trPr>
          <w:trHeight w:val="280"/>
        </w:trPr>
        <w:tc>
          <w:tcPr>
            <w:tcW w:w="1170" w:type="dxa"/>
          </w:tcPr>
          <w:p w14:paraId="1824C4CE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1</w:t>
            </w:r>
          </w:p>
        </w:tc>
        <w:tc>
          <w:tcPr>
            <w:tcW w:w="3064" w:type="dxa"/>
          </w:tcPr>
          <w:p w14:paraId="559ECE41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</w:t>
            </w:r>
          </w:p>
        </w:tc>
        <w:tc>
          <w:tcPr>
            <w:tcW w:w="1719" w:type="dxa"/>
          </w:tcPr>
          <w:p w14:paraId="485B6F07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stric Cancer</w:t>
            </w:r>
          </w:p>
        </w:tc>
        <w:tc>
          <w:tcPr>
            <w:tcW w:w="2550" w:type="dxa"/>
          </w:tcPr>
          <w:p w14:paraId="76BF2A1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High IGFBP1 expression was associated with haematogenous metastasis </w:t>
            </w:r>
          </w:p>
        </w:tc>
        <w:tc>
          <w:tcPr>
            <w:tcW w:w="3015" w:type="dxa"/>
          </w:tcPr>
          <w:p w14:paraId="1EBED0A9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1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s a Predictive Factor for Haematogenous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n Patients With Gastric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.</w:t>
            </w:r>
          </w:p>
        </w:tc>
        <w:tc>
          <w:tcPr>
            <w:tcW w:w="1096" w:type="dxa"/>
          </w:tcPr>
          <w:p w14:paraId="19579347" w14:textId="5516C2EE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YXRvPC9BdXRob3I+PFllYXI+MjAxOTwvWWVhcj48UmVj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YXRvPC9BdXRob3I+PFllYXI+MjAxOTwvWWVhcj48UmVj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4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2BD50894" w14:textId="77777777" w:rsidTr="005613EA">
        <w:trPr>
          <w:trHeight w:val="280"/>
        </w:trPr>
        <w:tc>
          <w:tcPr>
            <w:tcW w:w="1170" w:type="dxa"/>
          </w:tcPr>
          <w:p w14:paraId="2429CA37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2</w:t>
            </w:r>
          </w:p>
        </w:tc>
        <w:tc>
          <w:tcPr>
            <w:tcW w:w="3064" w:type="dxa"/>
          </w:tcPr>
          <w:p w14:paraId="723F5C3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apoptosis </w:t>
            </w:r>
          </w:p>
        </w:tc>
        <w:tc>
          <w:tcPr>
            <w:tcW w:w="1719" w:type="dxa"/>
          </w:tcPr>
          <w:p w14:paraId="03C1D20C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malignant 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 xml:space="preserve">melanoma </w:t>
            </w:r>
          </w:p>
        </w:tc>
        <w:tc>
          <w:tcPr>
            <w:tcW w:w="2550" w:type="dxa"/>
          </w:tcPr>
          <w:p w14:paraId="3DA3DA05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 xml:space="preserve">Downregulation of 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>CD147 induces malignant melanoma cell apoptosis via the regulation of IGFBP2 expression</w:t>
            </w:r>
          </w:p>
        </w:tc>
        <w:tc>
          <w:tcPr>
            <w:tcW w:w="3015" w:type="dxa"/>
          </w:tcPr>
          <w:p w14:paraId="51EFCC7B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 xml:space="preserve">Downregulation of CD147 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>induces malignant melanoma cell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poptosis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via the regulation of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2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expression.</w:t>
            </w:r>
          </w:p>
        </w:tc>
        <w:tc>
          <w:tcPr>
            <w:tcW w:w="1096" w:type="dxa"/>
          </w:tcPr>
          <w:p w14:paraId="77845C47" w14:textId="74A62C2D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fldChar w:fldCharType="begin">
                <w:fldData xml:space="preserve">PEVuZE5vdGU+PENpdGU+PEF1dGhvcj5aaGFvPC9BdXRob3I+PFllYXI+MjAxODwvWWVhcj48UmVj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aaGFvPC9BdXRob3I+PFllYXI+MjAxODwvWWVhcj48UmVj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5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053CC73D" w14:textId="77777777" w:rsidTr="005613EA">
        <w:trPr>
          <w:trHeight w:val="280"/>
        </w:trPr>
        <w:tc>
          <w:tcPr>
            <w:tcW w:w="1170" w:type="dxa"/>
          </w:tcPr>
          <w:p w14:paraId="26B6E81D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2</w:t>
            </w:r>
          </w:p>
        </w:tc>
        <w:tc>
          <w:tcPr>
            <w:tcW w:w="3064" w:type="dxa"/>
          </w:tcPr>
          <w:p w14:paraId="51F36BEA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ioenergetics and metabolism</w:t>
            </w:r>
          </w:p>
        </w:tc>
        <w:tc>
          <w:tcPr>
            <w:tcW w:w="1719" w:type="dxa"/>
          </w:tcPr>
          <w:p w14:paraId="027FBF83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</w:t>
            </w:r>
          </w:p>
        </w:tc>
        <w:tc>
          <w:tcPr>
            <w:tcW w:w="2550" w:type="dxa"/>
          </w:tcPr>
          <w:p w14:paraId="79E2AD59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2 administration can be beneficial in improving metabolic responses</w:t>
            </w:r>
          </w:p>
        </w:tc>
        <w:tc>
          <w:tcPr>
            <w:tcW w:w="3015" w:type="dxa"/>
          </w:tcPr>
          <w:p w14:paraId="08212859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2 - taking the lead in growth, metabolism and cancer</w:t>
            </w:r>
          </w:p>
        </w:tc>
        <w:tc>
          <w:tcPr>
            <w:tcW w:w="1096" w:type="dxa"/>
          </w:tcPr>
          <w:p w14:paraId="7B158FDB" w14:textId="5123C55A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Yau&lt;/Author&gt;&lt;Year&gt;2015&lt;/Year&gt;&lt;RecNum&gt;116&lt;/RecNum&gt;&lt;DisplayText&gt;(6)&lt;/DisplayText&gt;&lt;record&gt;&lt;rec-number&gt;116&lt;/rec-number&gt;&lt;foreign-keys&gt;&lt;key app="EN" db-id="w590v5txkvtsr0ex0sopvpzse902txewtpvw" timestamp="1675438872"&gt;116&lt;/key&gt;&lt;/foreign-keys&gt;&lt;ref-type name="Journal Article"&gt;17&lt;/ref-type&gt;&lt;contributors&gt;&lt;authors&gt;&lt;author&gt;Yau, S. W.&lt;/author&gt;&lt;author&gt;Azar, W. J.&lt;/author&gt;&lt;author&gt;Sabin, M. A.&lt;/author&gt;&lt;author&gt;Werther, G. A.&lt;/author&gt;&lt;author&gt;Russo, V. C.&lt;/author&gt;&lt;/authors&gt;&lt;/contributors&gt;&lt;auth-address&gt;Deparment of Cell Biology, Hormone Research, Murdoch Childrens Research Institute, Royal Children&amp;apos;s Hospital, Parkville, VIC, Australia.&lt;/auth-address&gt;&lt;titles&gt;&lt;title&gt;IGFBP-2 - taking the lead in growth, metabolism and cancer&lt;/title&gt;&lt;secondary-title&gt;J Cell Commun Signal&lt;/secondary-title&gt;&lt;/titles&gt;&lt;periodical&gt;&lt;full-title&gt;J Cell Commun Signal&lt;/full-title&gt;&lt;/periodical&gt;&lt;pages&gt;125-42&lt;/pages&gt;&lt;volume&gt;9&lt;/volume&gt;&lt;number&gt;2&lt;/number&gt;&lt;edition&gt;20150125&lt;/edition&gt;&lt;dates&gt;&lt;year&gt;2015&lt;/year&gt;&lt;pub-dates&gt;&lt;date&gt;Jun&lt;/date&gt;&lt;/pub-dates&gt;&lt;/dates&gt;&lt;isbn&gt;1873-9601 (Print)&amp;#xD;1873-961X (Electronic)&amp;#xD;1873-9601 (Linking)&lt;/isbn&gt;&lt;accession-num&gt;25617050&lt;/accession-num&gt;&lt;urls&gt;&lt;related-urls&gt;&lt;url&gt;https://www.ncbi.nlm.nih.gov/pubmed/25617050&lt;/url&gt;&lt;/related-urls&gt;&lt;/urls&gt;&lt;custom2&gt;PMC4458250&lt;/custom2&gt;&lt;electronic-resource-num&gt;10.1007/s12079-015-0261-2&lt;/electronic-resource-num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6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522CA8CF" w14:textId="77777777" w:rsidTr="005613EA">
        <w:trPr>
          <w:trHeight w:val="280"/>
        </w:trPr>
        <w:tc>
          <w:tcPr>
            <w:tcW w:w="1170" w:type="dxa"/>
          </w:tcPr>
          <w:p w14:paraId="07B41A3F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2</w:t>
            </w:r>
          </w:p>
        </w:tc>
        <w:tc>
          <w:tcPr>
            <w:tcW w:w="3064" w:type="dxa"/>
          </w:tcPr>
          <w:p w14:paraId="235FA760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</w:t>
            </w:r>
          </w:p>
        </w:tc>
        <w:tc>
          <w:tcPr>
            <w:tcW w:w="1719" w:type="dxa"/>
          </w:tcPr>
          <w:p w14:paraId="27A4C21A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east Cancer</w:t>
            </w:r>
          </w:p>
        </w:tc>
        <w:tc>
          <w:tcPr>
            <w:tcW w:w="2550" w:type="dxa"/>
          </w:tcPr>
          <w:p w14:paraId="76B72A12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omote cancer metastasis</w:t>
            </w:r>
          </w:p>
        </w:tc>
        <w:tc>
          <w:tcPr>
            <w:tcW w:w="3015" w:type="dxa"/>
          </w:tcPr>
          <w:p w14:paraId="6BD5F171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strocytic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2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nd CHI3L1 in cerebrospinal fluid drive cortical metastasis of HER2+breast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.</w:t>
            </w:r>
          </w:p>
        </w:tc>
        <w:tc>
          <w:tcPr>
            <w:tcW w:w="1096" w:type="dxa"/>
          </w:tcPr>
          <w:p w14:paraId="099C7477" w14:textId="61033A6E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BbnNhcmk8L0F1dGhvcj48WWVhcj4yMDIwPC9ZZWFyPjxS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BbnNhcmk8L0F1dGhvcj48WWVhcj4yMDIwPC9ZZWFyPjxS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7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7AEEDF76" w14:textId="77777777" w:rsidTr="005613EA">
        <w:trPr>
          <w:trHeight w:val="280"/>
        </w:trPr>
        <w:tc>
          <w:tcPr>
            <w:tcW w:w="1170" w:type="dxa"/>
          </w:tcPr>
          <w:p w14:paraId="1654F427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2</w:t>
            </w:r>
          </w:p>
        </w:tc>
        <w:tc>
          <w:tcPr>
            <w:tcW w:w="3064" w:type="dxa"/>
          </w:tcPr>
          <w:p w14:paraId="542745AC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</w:t>
            </w:r>
          </w:p>
        </w:tc>
        <w:tc>
          <w:tcPr>
            <w:tcW w:w="1719" w:type="dxa"/>
          </w:tcPr>
          <w:p w14:paraId="01A8B89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Oral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</w:p>
        </w:tc>
        <w:tc>
          <w:tcPr>
            <w:tcW w:w="2550" w:type="dxa"/>
          </w:tcPr>
          <w:p w14:paraId="40BE624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2 participated in oral cancer metastasis</w:t>
            </w:r>
          </w:p>
        </w:tc>
        <w:tc>
          <w:tcPr>
            <w:tcW w:w="3015" w:type="dxa"/>
          </w:tcPr>
          <w:p w14:paraId="62CD2D6F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Role of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2 in oral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.</w:t>
            </w:r>
          </w:p>
        </w:tc>
        <w:tc>
          <w:tcPr>
            <w:tcW w:w="1096" w:type="dxa"/>
          </w:tcPr>
          <w:p w14:paraId="7454F95A" w14:textId="4AC3DC29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Uc2FpPC9BdXRob3I+PFllYXI+MjAyMTwvWWVhcj48UmVj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Uc2FpPC9BdXRob3I+PFllYXI+MjAyMTwvWWVhcj48UmVj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8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17A09712" w14:textId="77777777" w:rsidTr="005613EA">
        <w:trPr>
          <w:trHeight w:val="280"/>
        </w:trPr>
        <w:tc>
          <w:tcPr>
            <w:tcW w:w="1170" w:type="dxa"/>
          </w:tcPr>
          <w:p w14:paraId="38FFB61E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3</w:t>
            </w:r>
          </w:p>
        </w:tc>
        <w:tc>
          <w:tcPr>
            <w:tcW w:w="3064" w:type="dxa"/>
          </w:tcPr>
          <w:p w14:paraId="44FA674D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apoptosis </w:t>
            </w:r>
          </w:p>
        </w:tc>
        <w:tc>
          <w:tcPr>
            <w:tcW w:w="1719" w:type="dxa"/>
          </w:tcPr>
          <w:p w14:paraId="5559DCF9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stric Cancer</w:t>
            </w:r>
          </w:p>
        </w:tc>
        <w:tc>
          <w:tcPr>
            <w:tcW w:w="2550" w:type="dxa"/>
          </w:tcPr>
          <w:p w14:paraId="737F1ACA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3 exhibits anti-apoptotic effects</w:t>
            </w:r>
          </w:p>
        </w:tc>
        <w:tc>
          <w:tcPr>
            <w:tcW w:w="3015" w:type="dxa"/>
          </w:tcPr>
          <w:p w14:paraId="6E33AB85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Expression and underlying roles of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3 in paclitaxel-treated gastric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GC-7901 cells.</w:t>
            </w:r>
          </w:p>
        </w:tc>
        <w:tc>
          <w:tcPr>
            <w:tcW w:w="1096" w:type="dxa"/>
          </w:tcPr>
          <w:p w14:paraId="4F47FC22" w14:textId="7B8F1AEF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dWFuZzwvQXV0aG9yPjxZZWFyPjIwMTQ8L1llYXI+PFJl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dWFuZzwvQXV0aG9yPjxZZWFyPjIwMTQ8L1llYXI+PFJl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9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1ADFE8E6" w14:textId="77777777" w:rsidTr="005613EA">
        <w:trPr>
          <w:trHeight w:val="280"/>
        </w:trPr>
        <w:tc>
          <w:tcPr>
            <w:tcW w:w="1170" w:type="dxa"/>
          </w:tcPr>
          <w:p w14:paraId="06D0448A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3</w:t>
            </w:r>
          </w:p>
        </w:tc>
        <w:tc>
          <w:tcPr>
            <w:tcW w:w="3064" w:type="dxa"/>
          </w:tcPr>
          <w:p w14:paraId="7EE2220B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apoptosis </w:t>
            </w:r>
          </w:p>
        </w:tc>
        <w:tc>
          <w:tcPr>
            <w:tcW w:w="1719" w:type="dxa"/>
          </w:tcPr>
          <w:p w14:paraId="4440FDE0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epatocellular Carcinoma</w:t>
            </w:r>
          </w:p>
        </w:tc>
        <w:tc>
          <w:tcPr>
            <w:tcW w:w="2550" w:type="dxa"/>
          </w:tcPr>
          <w:p w14:paraId="0C585A36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omote apoptosis</w:t>
            </w:r>
          </w:p>
        </w:tc>
        <w:tc>
          <w:tcPr>
            <w:tcW w:w="3015" w:type="dxa"/>
          </w:tcPr>
          <w:p w14:paraId="3489894F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3 Is the Key Target of Sanguinarine in Promoting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poptosis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n Hepatocellular Carcinoma.</w:t>
            </w:r>
          </w:p>
        </w:tc>
        <w:tc>
          <w:tcPr>
            <w:tcW w:w="1096" w:type="dxa"/>
          </w:tcPr>
          <w:p w14:paraId="1B655E50" w14:textId="0302E57B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Wang&lt;/Author&gt;&lt;Year&gt;2020&lt;/Year&gt;&lt;RecNum&gt;120&lt;/RecNum&gt;&lt;DisplayText&gt;(10)&lt;/DisplayText&gt;&lt;record&gt;&lt;rec-number&gt;120&lt;/rec-number&gt;&lt;foreign-keys&gt;&lt;key app="EN" db-id="w590v5txkvtsr0ex0sopvpzse902txewtpvw" timestamp="1675438947"&gt;120&lt;/key&gt;&lt;/foreign-keys&gt;&lt;ref-type name="Journal Article"&gt;17&lt;/ref-type&gt;&lt;contributors&gt;&lt;authors&gt;&lt;author&gt;Wang, H.&lt;/author&gt;&lt;author&gt;Wang, H.&lt;/author&gt;&lt;author&gt;Li, K.&lt;/author&gt;&lt;author&gt;Li, S.&lt;/author&gt;&lt;author&gt;Sun, B.&lt;/author&gt;&lt;/authors&gt;&lt;/contributors&gt;&lt;auth-address&gt;Department of Interventional, Harbin Medical University Cancer Hospital, Harbin 150081, Heilongjiang Province, People&amp;apos;s Republic of China.&amp;#xD;Department of General Surgery, The First Hospital of Qiqihar, Qiqihar 161005, Heilongjiang Province, People&amp;apos;s Republic of China.&lt;/auth-address&gt;&lt;titles&gt;&lt;title&gt;IGFBP-3 Is the Key Target of Sanguinarine in Promoting Apoptosis in Hepatocellular Carcinoma&lt;/title&gt;&lt;secondary-title&gt;Cancer Manag Res&lt;/secondary-title&gt;&lt;/titles&gt;&lt;periodical&gt;&lt;full-title&gt;Cancer Manag Res&lt;/full-title&gt;&lt;/periodical&gt;&lt;pages&gt;1007-1015&lt;/pages&gt;&lt;volume&gt;12&lt;/volume&gt;&lt;edition&gt;20200211&lt;/edition&gt;&lt;keywords&gt;&lt;keyword&gt;Igfbp-3&lt;/keyword&gt;&lt;keyword&gt;apoptosis&lt;/keyword&gt;&lt;keyword&gt;hepatocellular carcinoma&lt;/keyword&gt;&lt;keyword&gt;sanguinarine&lt;/keyword&gt;&lt;/keywords&gt;&lt;dates&gt;&lt;year&gt;2020&lt;/year&gt;&lt;/dates&gt;&lt;isbn&gt;1179-1322 (Print)&amp;#xD;1179-1322 (Electronic)&amp;#xD;1179-1322 (Linking)&lt;/isbn&gt;&lt;accession-num&gt;32104082&lt;/accession-num&gt;&lt;urls&gt;&lt;related-urls&gt;&lt;url&gt;https://www.ncbi.nlm.nih.gov/pubmed/32104082&lt;/url&gt;&lt;/related-urls&gt;&lt;/urls&gt;&lt;custom1&gt;The authors declared there are no financial competing interests and non-financial competing interests in this study.&lt;/custom1&gt;&lt;custom2&gt;PMC7023858&lt;/custom2&gt;&lt;electronic-resource-num&gt;10.2147/CMAR.S234291&lt;/electronic-resource-num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10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59CE2B17" w14:textId="77777777" w:rsidTr="005613EA">
        <w:trPr>
          <w:trHeight w:val="280"/>
        </w:trPr>
        <w:tc>
          <w:tcPr>
            <w:tcW w:w="1170" w:type="dxa"/>
          </w:tcPr>
          <w:p w14:paraId="1AF67E1F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3</w:t>
            </w:r>
          </w:p>
        </w:tc>
        <w:tc>
          <w:tcPr>
            <w:tcW w:w="3064" w:type="dxa"/>
          </w:tcPr>
          <w:p w14:paraId="7D51386F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apoptosis </w:t>
            </w:r>
          </w:p>
        </w:tc>
        <w:tc>
          <w:tcPr>
            <w:tcW w:w="1719" w:type="dxa"/>
          </w:tcPr>
          <w:p w14:paraId="2FEEFDF9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llbladder cancer</w:t>
            </w:r>
          </w:p>
        </w:tc>
        <w:tc>
          <w:tcPr>
            <w:tcW w:w="2550" w:type="dxa"/>
          </w:tcPr>
          <w:p w14:paraId="7E9218D6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The miR-197-IGFBP3 axis regulates the apoptosis of GBC cells.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</w:p>
        </w:tc>
        <w:tc>
          <w:tcPr>
            <w:tcW w:w="3015" w:type="dxa"/>
          </w:tcPr>
          <w:p w14:paraId="45CFD2B6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icroRNA-197 promotes proliferation and inhibits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poptosis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of gallbladd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cells by 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>targeting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nsulin-like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rowth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factor-binding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otein 3.</w:t>
            </w:r>
          </w:p>
        </w:tc>
        <w:tc>
          <w:tcPr>
            <w:tcW w:w="1096" w:type="dxa"/>
          </w:tcPr>
          <w:p w14:paraId="50D36B74" w14:textId="34D69893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Tong&lt;/Author&gt;&lt;Year&gt;2021&lt;/Year&gt;&lt;RecNum&gt;121&lt;/RecNum&gt;&lt;DisplayText&gt;(11)&lt;/DisplayText&gt;&lt;record&gt;&lt;rec-number&gt;121&lt;/rec-number&gt;&lt;foreign-keys&gt;&lt;key app="EN" db-id="w590v5txkvtsr0ex0sopvpzse902txewtpvw" timestamp="1675438964"&gt;121&lt;/key&gt;&lt;/foreign-keys&gt;&lt;ref-type name="Journal Article"&gt;17&lt;/ref-type&gt;&lt;contributors&gt;&lt;authors&gt;&lt;author&gt;Tong, L.&lt;/author&gt;&lt;author&gt;Cheng, J.&lt;/author&gt;&lt;author&gt;Zuo, H.&lt;/author&gt;&lt;author&gt;Li, J.&lt;/author&gt;&lt;/authors&gt;&lt;/contributors&gt;&lt;auth-address&gt;The Second Affiliated Hospital of Anhui Medical University, Hefei, China.&lt;/auth-address&gt;&lt;titles&gt;&lt;title&gt;MicroRNA-197 promotes proliferation and inhibits apoptosis of gallbladder cancer cells by targeting insulin-like growth factor-binding protein 3&lt;/title&gt;&lt;secondary-title&gt;Adv Clin Exp Med&lt;/secondary-title&gt;&lt;/titles&gt;&lt;periodical&gt;&lt;full-title&gt;Adv Clin Exp Med&lt;/full-title&gt;&lt;/periodical&gt;&lt;pages&gt;661-672&lt;/pages&gt;&lt;volume&gt;30&lt;/volume&gt;&lt;number&gt;7&lt;/number&gt;&lt;keywords&gt;&lt;keyword&gt;Apoptosis&lt;/keyword&gt;&lt;keyword&gt;Cell Line, Tumor&lt;/keyword&gt;&lt;keyword&gt;Cell Proliferation/genetics&lt;/keyword&gt;&lt;keyword&gt;Female&lt;/keyword&gt;&lt;keyword&gt;*Gallbladder Neoplasms/genetics&lt;/keyword&gt;&lt;keyword&gt;Gene Expression Regulation, Neoplastic&lt;/keyword&gt;&lt;keyword&gt;Humans&lt;/keyword&gt;&lt;keyword&gt;Insulin-Like Growth Factor Binding Protein 3/*metabolism&lt;/keyword&gt;&lt;keyword&gt;Male&lt;/keyword&gt;&lt;keyword&gt;*MicroRNAs/genetics&lt;/keyword&gt;&lt;keyword&gt;Middle Aged&lt;/keyword&gt;&lt;keyword&gt;Igfbp3&lt;/keyword&gt;&lt;keyword&gt;gallbladder carcinoma&lt;/keyword&gt;&lt;keyword&gt;miR-197&lt;/keyword&gt;&lt;keyword&gt;proliferation&lt;/keyword&gt;&lt;/keywords&gt;&lt;dates&gt;&lt;year&gt;2021&lt;/year&gt;&lt;pub-dates&gt;&lt;date&gt;Jul&lt;/date&gt;&lt;/pub-dates&gt;&lt;/dates&gt;&lt;isbn&gt;1899-5276 (Print)&amp;#xD;1899-5276 (Linking)&lt;/isbn&gt;&lt;accession-num&gt;34118139&lt;/accession-num&gt;&lt;urls&gt;&lt;related-urls&gt;&lt;url&gt;https://www.ncbi.nlm.nih.gov/pubmed/34118139&lt;/url&gt;&lt;/related-urls&gt;&lt;/urls&gt;&lt;electronic-resource-num&gt;10.17219/acem/134833&lt;/electronic-resource-num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11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0CD61377" w14:textId="77777777" w:rsidTr="005613EA">
        <w:trPr>
          <w:trHeight w:val="280"/>
        </w:trPr>
        <w:tc>
          <w:tcPr>
            <w:tcW w:w="1170" w:type="dxa"/>
          </w:tcPr>
          <w:p w14:paraId="5557E50D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3</w:t>
            </w:r>
          </w:p>
        </w:tc>
        <w:tc>
          <w:tcPr>
            <w:tcW w:w="3064" w:type="dxa"/>
          </w:tcPr>
          <w:p w14:paraId="27FAF971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ioenergetics and metabolism</w:t>
            </w:r>
          </w:p>
        </w:tc>
        <w:tc>
          <w:tcPr>
            <w:tcW w:w="1719" w:type="dxa"/>
          </w:tcPr>
          <w:p w14:paraId="6240361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east Cancer</w:t>
            </w:r>
          </w:p>
        </w:tc>
        <w:tc>
          <w:tcPr>
            <w:tcW w:w="2550" w:type="dxa"/>
          </w:tcPr>
          <w:p w14:paraId="546832F3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Energy homeostasis genes interact with IGFBP-3 on the risk of breast cancer</w:t>
            </w:r>
          </w:p>
        </w:tc>
        <w:tc>
          <w:tcPr>
            <w:tcW w:w="3015" w:type="dxa"/>
          </w:tcPr>
          <w:p w14:paraId="3C777443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Energy homeostasis genes modify the association between serum concentrations of IGF-1 and IGFBP-3 and breast cancer risk</w:t>
            </w:r>
          </w:p>
        </w:tc>
        <w:tc>
          <w:tcPr>
            <w:tcW w:w="1096" w:type="dxa"/>
          </w:tcPr>
          <w:p w14:paraId="4DB3FBF7" w14:textId="39F01F49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Sb2RyaWd1ZXotVmFsZW50aW48L0F1dGhvcj48WWVhcj4y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Sb2RyaWd1ZXotVmFsZW50aW48L0F1dGhvcj48WWVhcj4y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12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1A02684F" w14:textId="77777777" w:rsidTr="005613EA">
        <w:trPr>
          <w:trHeight w:val="280"/>
        </w:trPr>
        <w:tc>
          <w:tcPr>
            <w:tcW w:w="1170" w:type="dxa"/>
          </w:tcPr>
          <w:p w14:paraId="0BB582D1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3</w:t>
            </w:r>
          </w:p>
        </w:tc>
        <w:tc>
          <w:tcPr>
            <w:tcW w:w="3064" w:type="dxa"/>
          </w:tcPr>
          <w:p w14:paraId="4D684372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</w:t>
            </w:r>
          </w:p>
        </w:tc>
        <w:tc>
          <w:tcPr>
            <w:tcW w:w="1719" w:type="dxa"/>
          </w:tcPr>
          <w:p w14:paraId="33F05D1B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olorectal Cancer</w:t>
            </w:r>
          </w:p>
        </w:tc>
        <w:tc>
          <w:tcPr>
            <w:tcW w:w="2550" w:type="dxa"/>
          </w:tcPr>
          <w:p w14:paraId="2730B5D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3 and 7 play a special role in cancer metastasis</w:t>
            </w:r>
          </w:p>
        </w:tc>
        <w:tc>
          <w:tcPr>
            <w:tcW w:w="3015" w:type="dxa"/>
          </w:tcPr>
          <w:p w14:paraId="12BCDB90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The insulin-like growth factor binding proteins 3 and 7 are associated with colorectal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nd liv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.</w:t>
            </w:r>
          </w:p>
        </w:tc>
        <w:tc>
          <w:tcPr>
            <w:tcW w:w="1096" w:type="dxa"/>
          </w:tcPr>
          <w:p w14:paraId="723FF0B6" w14:textId="764CB93A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ZW9yZ2VzPC9BdXRob3I+PFllYXI+MjAxMTwvWWVhcj48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ZW9yZ2VzPC9BdXRob3I+PFllYXI+MjAxMTwvWWVhcj48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13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3533DF83" w14:textId="77777777" w:rsidTr="005613EA">
        <w:trPr>
          <w:trHeight w:val="280"/>
        </w:trPr>
        <w:tc>
          <w:tcPr>
            <w:tcW w:w="1170" w:type="dxa"/>
          </w:tcPr>
          <w:p w14:paraId="696871A5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3</w:t>
            </w:r>
          </w:p>
        </w:tc>
        <w:tc>
          <w:tcPr>
            <w:tcW w:w="3064" w:type="dxa"/>
          </w:tcPr>
          <w:p w14:paraId="66DCA3B3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</w:t>
            </w:r>
          </w:p>
        </w:tc>
        <w:tc>
          <w:tcPr>
            <w:tcW w:w="1719" w:type="dxa"/>
          </w:tcPr>
          <w:p w14:paraId="39810549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</w:t>
            </w:r>
          </w:p>
        </w:tc>
        <w:tc>
          <w:tcPr>
            <w:tcW w:w="2550" w:type="dxa"/>
          </w:tcPr>
          <w:p w14:paraId="25B493A5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3/IGFBP-3 Receiver System plays an anti-Metastatic role</w:t>
            </w:r>
          </w:p>
        </w:tc>
        <w:tc>
          <w:tcPr>
            <w:tcW w:w="3015" w:type="dxa"/>
          </w:tcPr>
          <w:p w14:paraId="1B90D76B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3/IGFBP-3 Receptor System as an Anti-Tumor and Anti-Metastatic Signaling in Cancer</w:t>
            </w:r>
          </w:p>
        </w:tc>
        <w:tc>
          <w:tcPr>
            <w:tcW w:w="1096" w:type="dxa"/>
          </w:tcPr>
          <w:p w14:paraId="1EA4D95F" w14:textId="0A65542A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YWk8L0F1dGhvcj48WWVhcj4yMDIwPC9ZZWFyPjxSZWNO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YWk8L0F1dGhvcj48WWVhcj4yMDIwPC9ZZWFyPjxSZWNO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14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002687F1" w14:textId="77777777" w:rsidTr="005613EA">
        <w:trPr>
          <w:trHeight w:val="280"/>
        </w:trPr>
        <w:tc>
          <w:tcPr>
            <w:tcW w:w="1170" w:type="dxa"/>
          </w:tcPr>
          <w:p w14:paraId="221281CE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4</w:t>
            </w:r>
          </w:p>
        </w:tc>
        <w:tc>
          <w:tcPr>
            <w:tcW w:w="3064" w:type="dxa"/>
          </w:tcPr>
          <w:p w14:paraId="3B0A6DD0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apoptosis </w:t>
            </w:r>
          </w:p>
        </w:tc>
        <w:tc>
          <w:tcPr>
            <w:tcW w:w="1719" w:type="dxa"/>
          </w:tcPr>
          <w:p w14:paraId="1A23A453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east Cancer</w:t>
            </w:r>
          </w:p>
        </w:tc>
        <w:tc>
          <w:tcPr>
            <w:tcW w:w="2550" w:type="dxa"/>
          </w:tcPr>
          <w:p w14:paraId="6463BCDF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omote apoptosis</w:t>
            </w:r>
          </w:p>
        </w:tc>
        <w:tc>
          <w:tcPr>
            <w:tcW w:w="3015" w:type="dxa"/>
          </w:tcPr>
          <w:p w14:paraId="6151A41B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3: a cell fate pivot in cancer and disease</w:t>
            </w:r>
          </w:p>
        </w:tc>
        <w:tc>
          <w:tcPr>
            <w:tcW w:w="1096" w:type="dxa"/>
          </w:tcPr>
          <w:p w14:paraId="14118BA2" w14:textId="7E87F6C6" w:rsidR="005613EA" w:rsidRPr="005613EA" w:rsidRDefault="005613EA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Johnson&lt;/Author&gt;&lt;Year&gt;2014&lt;/Year&gt;&lt;RecNum&gt;125&lt;/RecNum&gt;&lt;DisplayText&gt;(15)&lt;/DisplayText&gt;&lt;record&gt;&lt;rec-number&gt;125&lt;/rec-number&gt;&lt;foreign-keys&gt;&lt;key app="EN" db-id="w590v5txkvtsr0ex0sopvpzse902txewtpvw" timestamp="1675439034"&gt;125&lt;/key&gt;&lt;/foreign-keys&gt;&lt;ref-type name="Journal Article"&gt;17&lt;/ref-type&gt;&lt;contributors&gt;&lt;authors&gt;&lt;author&gt;Johnson, M. A.&lt;/author&gt;&lt;author&gt;Firth, S. M.&lt;/author&gt;&lt;/authors&gt;&lt;/contributors&gt;&lt;auth-address&gt;Hormones and Cancer, Kolling Institute of Medical Research, The University of Sydney, Royal North Shore Hospital, St Leonards, NSW 2065, Australia.&lt;/auth-address&gt;&lt;titles&gt;&lt;title&gt;IGFBP-3: a cell fate pivot in cancer and disease&lt;/title&gt;&lt;secondary-title&gt;Growth Horm IGF Res&lt;/secondary-title&gt;&lt;/titles&gt;&lt;periodical&gt;&lt;full-title&gt;Growth Horm IGF Res&lt;/full-title&gt;&lt;/periodical&gt;&lt;pages&gt;164-73&lt;/pages&gt;&lt;volume&gt;24&lt;/volume&gt;&lt;number&gt;5&lt;/number&gt;&lt;edition&gt;20140607&lt;/edition&gt;&lt;keywords&gt;&lt;keyword&gt;Animals&lt;/keyword&gt;&lt;keyword&gt;Apoptosis/genetics&lt;/keyword&gt;&lt;keyword&gt;Cell Differentiation/genetics&lt;/keyword&gt;&lt;keyword&gt;Cell Proliferation/genetics&lt;/keyword&gt;&lt;keyword&gt;Disease/*genetics&lt;/keyword&gt;&lt;keyword&gt;Endoplasmic Reticulum/metabolism&lt;/keyword&gt;&lt;keyword&gt;*Genes, Switch&lt;/keyword&gt;&lt;keyword&gt;Humans&lt;/keyword&gt;&lt;keyword&gt;Insulin-Like Growth Factor Binding Protein 3/*physiology&lt;/keyword&gt;&lt;keyword&gt;Neoplasms/*genetics&lt;/keyword&gt;&lt;keyword&gt;Apoptosis&lt;/keyword&gt;&lt;keyword&gt;Autophagy&lt;/keyword&gt;&lt;keyword&gt;Cancer&lt;/keyword&gt;&lt;keyword&gt;Cell survival&lt;/keyword&gt;&lt;keyword&gt;Igfbp-3&lt;/keyword&gt;&lt;/keywords&gt;&lt;dates&gt;&lt;year&gt;2014&lt;/year&gt;&lt;pub-dates&gt;&lt;date&gt;Oct&lt;/date&gt;&lt;/pub-dates&gt;&lt;/dates&gt;&lt;isbn&gt;1532-2238 (Electronic)&amp;#xD;1096-6374 (Linking)&lt;/isbn&gt;&lt;accession-num&gt;24953254&lt;/accession-num&gt;&lt;urls&gt;&lt;related-urls&gt;&lt;url&gt;https://www.ncbi.nlm.nih.gov/pubmed/24953254&lt;/url&gt;&lt;/related-urls&gt;&lt;/urls&gt;&lt;electronic-resource-num&gt;10.1016/j.ghir.2014.04.007&lt;/electronic-resource-num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15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001E2C06" w14:textId="77777777" w:rsidTr="005613EA">
        <w:trPr>
          <w:trHeight w:val="280"/>
        </w:trPr>
        <w:tc>
          <w:tcPr>
            <w:tcW w:w="1170" w:type="dxa"/>
          </w:tcPr>
          <w:p w14:paraId="6139E3F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4</w:t>
            </w:r>
          </w:p>
        </w:tc>
        <w:tc>
          <w:tcPr>
            <w:tcW w:w="3064" w:type="dxa"/>
          </w:tcPr>
          <w:p w14:paraId="04EB7C83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apoptosis </w:t>
            </w:r>
          </w:p>
        </w:tc>
        <w:tc>
          <w:tcPr>
            <w:tcW w:w="1719" w:type="dxa"/>
          </w:tcPr>
          <w:p w14:paraId="5914602A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kin Cutaneous Melanoma</w:t>
            </w:r>
          </w:p>
        </w:tc>
        <w:tc>
          <w:tcPr>
            <w:tcW w:w="2550" w:type="dxa"/>
          </w:tcPr>
          <w:p w14:paraId="7DBA1C65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omote apoptosis</w:t>
            </w:r>
          </w:p>
        </w:tc>
        <w:tc>
          <w:tcPr>
            <w:tcW w:w="3015" w:type="dxa"/>
          </w:tcPr>
          <w:p w14:paraId="67E0598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SMC2 knockdown suppressed tumor progression of skin cutaneous melanoma.</w:t>
            </w:r>
          </w:p>
        </w:tc>
        <w:tc>
          <w:tcPr>
            <w:tcW w:w="1096" w:type="dxa"/>
          </w:tcPr>
          <w:p w14:paraId="24D7A693" w14:textId="7BCAAB1D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Yang&lt;/Author&gt;&lt;Year&gt;2021&lt;/Year&gt;&lt;RecNum&gt;126&lt;/RecNum&gt;&lt;DisplayText&gt;(16)&lt;/DisplayText&gt;&lt;record&gt;&lt;rec-number&gt;126&lt;/rec-number&gt;&lt;foreign-keys&gt;&lt;key app="EN" db-id="w590v5txkvtsr0ex0sopvpzse902txewtpvw" timestamp="1675439073"&gt;126&lt;/key&gt;&lt;/foreign-keys&gt;&lt;ref-type name="Journal Article"&gt;17&lt;/ref-type&gt;&lt;contributors&gt;&lt;authors&gt;&lt;author&gt;Yang, Y.&lt;/author&gt;&lt;author&gt;Qi, F.&lt;/author&gt;&lt;author&gt;Wei, C.&lt;/author&gt;&lt;author&gt;Liu, J.&lt;/author&gt;&lt;author&gt;Zhang, Y.&lt;/author&gt;&lt;author&gt;Luan, W.&lt;/author&gt;&lt;author&gt;Gu, J.&lt;/author&gt;&lt;/authors&gt;&lt;/contributors&gt;&lt;auth-address&gt;Department of Plastic Surgery, Zhongshan Hospital Fudan University, Shanghai, 200065, China.&amp;#xD;Department of Plastic Surgery, Zhongshan Hospital Fudan University, Shanghai, 200065, China. qifazhi002@163.com.&lt;/auth-address&gt;&lt;titles&gt;&lt;title&gt;PSMC2 knockdown suppressed tumor progression of skin cutaneous melanoma&lt;/title&gt;&lt;secondary-title&gt;Cell Death Discov&lt;/secondary-title&gt;&lt;/titles&gt;&lt;periodical&gt;&lt;full-title&gt;Cell Death Discov&lt;/full-title&gt;&lt;/periodical&gt;&lt;pages&gt;323&lt;/pages&gt;&lt;volume&gt;7&lt;/volume&gt;&lt;number&gt;1&lt;/number&gt;&lt;edition&gt;20211029&lt;/edition&gt;&lt;dates&gt;&lt;year&gt;2021&lt;/year&gt;&lt;pub-dates&gt;&lt;date&gt;Oct 29&lt;/date&gt;&lt;/pub-dates&gt;&lt;/dates&gt;&lt;isbn&gt;2058-7716 (Print)&amp;#xD;2058-7716 (Electronic)&amp;#xD;2058-7716 (Linking)&lt;/isbn&gt;&lt;accession-num&gt;34716318&lt;/accession-num&gt;&lt;urls&gt;&lt;related-urls&gt;&lt;url&gt;https://www.ncbi.nlm.nih.gov/pubmed/34716318&lt;/url&gt;&lt;/related-urls&gt;&lt;/urls&gt;&lt;custom1&gt;The authors declare no competing interests.&lt;/custom1&gt;&lt;custom2&gt;PMC8556233&lt;/custom2&gt;&lt;electronic-resource-num&gt;10.1038/s41420-021-00727-2&lt;/electronic-resource-num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16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16FDAAA6" w14:textId="77777777" w:rsidTr="005613EA">
        <w:trPr>
          <w:trHeight w:val="280"/>
        </w:trPr>
        <w:tc>
          <w:tcPr>
            <w:tcW w:w="1170" w:type="dxa"/>
          </w:tcPr>
          <w:p w14:paraId="208B94C2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5</w:t>
            </w:r>
          </w:p>
        </w:tc>
        <w:tc>
          <w:tcPr>
            <w:tcW w:w="3064" w:type="dxa"/>
          </w:tcPr>
          <w:p w14:paraId="25D6A142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apoptosis </w:t>
            </w:r>
          </w:p>
        </w:tc>
        <w:tc>
          <w:tcPr>
            <w:tcW w:w="1719" w:type="dxa"/>
          </w:tcPr>
          <w:p w14:paraId="35F52D7B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east Cancer</w:t>
            </w:r>
          </w:p>
        </w:tc>
        <w:tc>
          <w:tcPr>
            <w:tcW w:w="2550" w:type="dxa"/>
          </w:tcPr>
          <w:p w14:paraId="19DE8C9F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3 could enhance induced apoptosis</w:t>
            </w:r>
          </w:p>
        </w:tc>
        <w:tc>
          <w:tcPr>
            <w:tcW w:w="3015" w:type="dxa"/>
          </w:tcPr>
          <w:p w14:paraId="09C56770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nteraction between GRP78 and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3 Affects Tumourigenesis and Prognosis in Breast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atients.</w:t>
            </w:r>
          </w:p>
        </w:tc>
        <w:tc>
          <w:tcPr>
            <w:tcW w:w="1096" w:type="dxa"/>
          </w:tcPr>
          <w:p w14:paraId="751DE596" w14:textId="60D0B105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aaWVsaW5za2E8L0F1dGhvcj48WWVhcj4yMDIwPC9ZZWFy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aaWVsaW5za2E8L0F1dGhvcj48WWVhcj4yMDIwPC9ZZWFy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17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3FF47C3D" w14:textId="77777777" w:rsidTr="005613EA">
        <w:trPr>
          <w:trHeight w:val="280"/>
        </w:trPr>
        <w:tc>
          <w:tcPr>
            <w:tcW w:w="1170" w:type="dxa"/>
          </w:tcPr>
          <w:p w14:paraId="1C885F39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>IGFBP5</w:t>
            </w:r>
          </w:p>
        </w:tc>
        <w:tc>
          <w:tcPr>
            <w:tcW w:w="3064" w:type="dxa"/>
          </w:tcPr>
          <w:p w14:paraId="36B9DB09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ioenergetics and metabolism</w:t>
            </w:r>
          </w:p>
        </w:tc>
        <w:tc>
          <w:tcPr>
            <w:tcW w:w="1719" w:type="dxa"/>
          </w:tcPr>
          <w:p w14:paraId="1314AD22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east Cancer</w:t>
            </w:r>
          </w:p>
        </w:tc>
        <w:tc>
          <w:tcPr>
            <w:tcW w:w="2550" w:type="dxa"/>
          </w:tcPr>
          <w:p w14:paraId="1B42A20F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Osteopontin-a upregulates the levels of glucose in breast cancer cells through IGFBP5</w:t>
            </w:r>
          </w:p>
        </w:tc>
        <w:tc>
          <w:tcPr>
            <w:tcW w:w="3015" w:type="dxa"/>
          </w:tcPr>
          <w:p w14:paraId="664FCF7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Osteopontin-a alters glucose homeostasis in anchorage-independent breast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ells.</w:t>
            </w:r>
          </w:p>
        </w:tc>
        <w:tc>
          <w:tcPr>
            <w:tcW w:w="1096" w:type="dxa"/>
          </w:tcPr>
          <w:p w14:paraId="1ED72D60" w14:textId="16BAD860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k8L0F1dGhvcj48WWVhcj4yMDE0PC9ZZWFyPjxSZWNO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k8L0F1dGhvcj48WWVhcj4yMDE0PC9ZZWFyPjxSZWNO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18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0CE24491" w14:textId="77777777" w:rsidTr="005613EA">
        <w:trPr>
          <w:trHeight w:val="280"/>
        </w:trPr>
        <w:tc>
          <w:tcPr>
            <w:tcW w:w="1170" w:type="dxa"/>
          </w:tcPr>
          <w:p w14:paraId="214F0B20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5</w:t>
            </w:r>
          </w:p>
        </w:tc>
        <w:tc>
          <w:tcPr>
            <w:tcW w:w="3064" w:type="dxa"/>
          </w:tcPr>
          <w:p w14:paraId="706A91BB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ioenergetics and metabolism</w:t>
            </w:r>
          </w:p>
        </w:tc>
        <w:tc>
          <w:tcPr>
            <w:tcW w:w="1719" w:type="dxa"/>
          </w:tcPr>
          <w:p w14:paraId="43659B3C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lanoma</w:t>
            </w:r>
          </w:p>
        </w:tc>
        <w:tc>
          <w:tcPr>
            <w:tcW w:w="2550" w:type="dxa"/>
          </w:tcPr>
          <w:p w14:paraId="2C0120A5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ffects glycolysis</w:t>
            </w:r>
          </w:p>
        </w:tc>
        <w:tc>
          <w:tcPr>
            <w:tcW w:w="3015" w:type="dxa"/>
          </w:tcPr>
          <w:p w14:paraId="424E173C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Enhancer Reprogramming Confers Dependence on Glycolysis and IGF Signaling in KMT2D Mutant Melanoma.</w:t>
            </w:r>
          </w:p>
        </w:tc>
        <w:tc>
          <w:tcPr>
            <w:tcW w:w="1096" w:type="dxa"/>
          </w:tcPr>
          <w:p w14:paraId="48DE229A" w14:textId="3B0B5CF9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NYWl0aXR1b2hldGk8L0F1dGhvcj48WWVhcj4yMDIwPC9Z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NYWl0aXR1b2hldGk8L0F1dGhvcj48WWVhcj4yMDIwPC9Z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19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39D15C67" w14:textId="77777777" w:rsidTr="005613EA">
        <w:trPr>
          <w:trHeight w:val="280"/>
        </w:trPr>
        <w:tc>
          <w:tcPr>
            <w:tcW w:w="1170" w:type="dxa"/>
          </w:tcPr>
          <w:p w14:paraId="5F6D2140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5</w:t>
            </w:r>
          </w:p>
        </w:tc>
        <w:tc>
          <w:tcPr>
            <w:tcW w:w="3064" w:type="dxa"/>
          </w:tcPr>
          <w:p w14:paraId="78A18563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</w:t>
            </w:r>
          </w:p>
        </w:tc>
        <w:tc>
          <w:tcPr>
            <w:tcW w:w="1719" w:type="dxa"/>
          </w:tcPr>
          <w:p w14:paraId="678731CE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epatocellular carcinoma</w:t>
            </w:r>
          </w:p>
        </w:tc>
        <w:tc>
          <w:tcPr>
            <w:tcW w:w="2550" w:type="dxa"/>
          </w:tcPr>
          <w:p w14:paraId="488E9C01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1 inhibits the invasion and metastasis of HCC cells</w:t>
            </w:r>
          </w:p>
        </w:tc>
        <w:tc>
          <w:tcPr>
            <w:tcW w:w="3015" w:type="dxa"/>
          </w:tcPr>
          <w:p w14:paraId="2203A8FC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nsulin-like growth factor binding protein-1 inhibits cancer cell invasion and is associated with poor prognosis in hepatocellular carcinoma</w:t>
            </w:r>
          </w:p>
        </w:tc>
        <w:tc>
          <w:tcPr>
            <w:tcW w:w="1096" w:type="dxa"/>
          </w:tcPr>
          <w:p w14:paraId="01767E21" w14:textId="3BED6C16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k8L0F1dGhvcj48WWVhcj4yMDE0PC9ZZWFyPjxSZWNO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k8L0F1dGhvcj48WWVhcj4yMDE0PC9ZZWFyPjxSZWNO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20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5896EE4F" w14:textId="77777777" w:rsidTr="005613EA">
        <w:trPr>
          <w:trHeight w:val="280"/>
        </w:trPr>
        <w:tc>
          <w:tcPr>
            <w:tcW w:w="1170" w:type="dxa"/>
          </w:tcPr>
          <w:p w14:paraId="2FD2BFE6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6</w:t>
            </w:r>
          </w:p>
        </w:tc>
        <w:tc>
          <w:tcPr>
            <w:tcW w:w="3064" w:type="dxa"/>
          </w:tcPr>
          <w:p w14:paraId="4318AFC0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apoptosis </w:t>
            </w:r>
          </w:p>
        </w:tc>
        <w:tc>
          <w:tcPr>
            <w:tcW w:w="1719" w:type="dxa"/>
          </w:tcPr>
          <w:p w14:paraId="251B2062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lioma</w:t>
            </w:r>
          </w:p>
        </w:tc>
        <w:tc>
          <w:tcPr>
            <w:tcW w:w="2550" w:type="dxa"/>
          </w:tcPr>
          <w:p w14:paraId="1CB61BF5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6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Regulates Cell Apoptosis and Migration in Glioma</w:t>
            </w:r>
          </w:p>
        </w:tc>
        <w:tc>
          <w:tcPr>
            <w:tcW w:w="3015" w:type="dxa"/>
          </w:tcPr>
          <w:p w14:paraId="115B3D01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6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Regulates Cell Apoptosis and Migration in Glioma.</w:t>
            </w:r>
          </w:p>
        </w:tc>
        <w:tc>
          <w:tcPr>
            <w:tcW w:w="1096" w:type="dxa"/>
          </w:tcPr>
          <w:p w14:paraId="74400F46" w14:textId="04325A0A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CZWk8L0F1dGhvcj48WWVhcj4yMDE3PC9ZZWFyPjxSZWNO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CZWk8L0F1dGhvcj48WWVhcj4yMDE3PC9ZZWFyPjxSZWNO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21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5EB0D7F3" w14:textId="77777777" w:rsidTr="005613EA">
        <w:trPr>
          <w:trHeight w:val="280"/>
        </w:trPr>
        <w:tc>
          <w:tcPr>
            <w:tcW w:w="1170" w:type="dxa"/>
          </w:tcPr>
          <w:p w14:paraId="31412C89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6</w:t>
            </w:r>
          </w:p>
        </w:tc>
        <w:tc>
          <w:tcPr>
            <w:tcW w:w="3064" w:type="dxa"/>
          </w:tcPr>
          <w:p w14:paraId="2C564376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apoptosis </w:t>
            </w:r>
          </w:p>
        </w:tc>
        <w:tc>
          <w:tcPr>
            <w:tcW w:w="1719" w:type="dxa"/>
          </w:tcPr>
          <w:p w14:paraId="0466C87B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olorectal Cancer</w:t>
            </w:r>
          </w:p>
        </w:tc>
        <w:tc>
          <w:tcPr>
            <w:tcW w:w="2550" w:type="dxa"/>
          </w:tcPr>
          <w:p w14:paraId="7625DC84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omote apoptosis</w:t>
            </w:r>
          </w:p>
        </w:tc>
        <w:tc>
          <w:tcPr>
            <w:tcW w:w="3015" w:type="dxa"/>
          </w:tcPr>
          <w:p w14:paraId="258998E2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orrelation of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6 expression with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poptosis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nd migration of colorectal carcinoma cells.</w:t>
            </w:r>
          </w:p>
        </w:tc>
        <w:tc>
          <w:tcPr>
            <w:tcW w:w="1096" w:type="dxa"/>
          </w:tcPr>
          <w:p w14:paraId="2ABAE35B" w14:textId="61F9DEB5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Qiu&lt;/Author&gt;&lt;Year&gt;2018&lt;/Year&gt;&lt;RecNum&gt;132&lt;/RecNum&gt;&lt;DisplayText&gt;(22)&lt;/DisplayText&gt;&lt;record&gt;&lt;rec-number&gt;132&lt;/rec-number&gt;&lt;foreign-keys&gt;&lt;key app="EN" db-id="w590v5txkvtsr0ex0sopvpzse902txewtpvw" timestamp="1675439195"&gt;132&lt;/key&gt;&lt;/foreign-keys&gt;&lt;ref-type name="Journal Article"&gt;17&lt;/ref-type&gt;&lt;contributors&gt;&lt;authors&gt;&lt;author&gt;Qiu, F.&lt;/author&gt;&lt;author&gt;Gao, W.&lt;/author&gt;&lt;author&gt;Wang, B.&lt;/author&gt;&lt;/authors&gt;&lt;/contributors&gt;&lt;titles&gt;&lt;title&gt;Correlation of IGFBP-6 expression with apoptosis and migration of colorectal carcinoma cells&lt;/title&gt;&lt;secondary-title&gt;Cancer Biomark&lt;/secondary-title&gt;&lt;/titles&gt;&lt;periodical&gt;&lt;full-title&gt;Cancer Biomark&lt;/full-title&gt;&lt;/periodical&gt;&lt;pages&gt;893-898&lt;/pages&gt;&lt;volume&gt;21&lt;/volume&gt;&lt;number&gt;4&lt;/number&gt;&lt;keywords&gt;&lt;keyword&gt;Apoptosis/drug effects/physiology&lt;/keyword&gt;&lt;keyword&gt;Biomarkers, Tumor/*analysis&lt;/keyword&gt;&lt;keyword&gt;Cell Line, Tumor&lt;/keyword&gt;&lt;keyword&gt;Cell Movement/drug effects/physiology&lt;/keyword&gt;&lt;keyword&gt;Cell Proliferation/drug effects/physiology&lt;/keyword&gt;&lt;keyword&gt;Colorectal Neoplasms/*pathology&lt;/keyword&gt;&lt;keyword&gt;HCT116 Cells&lt;/keyword&gt;&lt;keyword&gt;Humans&lt;/keyword&gt;&lt;keyword&gt;Insulin-Like Growth Factor Binding Protein 6/*biosynthesis/pharmacology&lt;/keyword&gt;&lt;keyword&gt;Igfbp-6&lt;/keyword&gt;&lt;keyword&gt;cell apoptosis&lt;/keyword&gt;&lt;keyword&gt;colorectal cancer&lt;/keyword&gt;&lt;keyword&gt;migration&lt;/keyword&gt;&lt;/keywords&gt;&lt;dates&gt;&lt;year&gt;2018&lt;/year&gt;&lt;/dates&gt;&lt;isbn&gt;1875-8592 (Electronic)&amp;#xD;1574-0153 (Linking)&lt;/isbn&gt;&lt;accession-num&gt;29439316&lt;/accession-num&gt;&lt;urls&gt;&lt;related-urls&gt;&lt;url&gt;https://www.ncbi.nlm.nih.gov/pubmed/29439316&lt;/url&gt;&lt;/related-urls&gt;&lt;/urls&gt;&lt;electronic-resource-num&gt;10.3233/CBM-170947&lt;/electronic-resource-num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22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0170E89D" w14:textId="77777777" w:rsidTr="005613EA">
        <w:trPr>
          <w:trHeight w:val="280"/>
        </w:trPr>
        <w:tc>
          <w:tcPr>
            <w:tcW w:w="1170" w:type="dxa"/>
          </w:tcPr>
          <w:p w14:paraId="41596077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6</w:t>
            </w:r>
          </w:p>
        </w:tc>
        <w:tc>
          <w:tcPr>
            <w:tcW w:w="3064" w:type="dxa"/>
          </w:tcPr>
          <w:p w14:paraId="1CD6913F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ioenergetics and metabolism</w:t>
            </w:r>
          </w:p>
        </w:tc>
        <w:tc>
          <w:tcPr>
            <w:tcW w:w="1719" w:type="dxa"/>
          </w:tcPr>
          <w:p w14:paraId="6E8ED375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olorectal Cancer</w:t>
            </w:r>
          </w:p>
        </w:tc>
        <w:tc>
          <w:tcPr>
            <w:tcW w:w="2550" w:type="dxa"/>
          </w:tcPr>
          <w:p w14:paraId="78532AD5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6 may be a potential biomarker associated with lymphogenous metastasis in CRC</w:t>
            </w:r>
          </w:p>
        </w:tc>
        <w:tc>
          <w:tcPr>
            <w:tcW w:w="3015" w:type="dxa"/>
          </w:tcPr>
          <w:p w14:paraId="299F2CFC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ssociation of IGFBP-6 Expression with Metabolic Syndrome and Adiponectin and IGF-IR Receptor Levels in Colorectal Cancer</w:t>
            </w:r>
          </w:p>
        </w:tc>
        <w:tc>
          <w:tcPr>
            <w:tcW w:w="1096" w:type="dxa"/>
          </w:tcPr>
          <w:p w14:paraId="5A8D7FE9" w14:textId="7090EEF8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Yunusova&lt;/Author&gt;&lt;Year&gt;2016&lt;/Year&gt;&lt;RecNum&gt;133&lt;/RecNum&gt;&lt;DisplayText&gt;(23)&lt;/DisplayText&gt;&lt;record&gt;&lt;rec-number&gt;133&lt;/rec-number&gt;&lt;foreign-keys&gt;&lt;key app="EN" db-id="w590v5txkvtsr0ex0sopvpzse902txewtpvw" timestamp="1675439212"&gt;133&lt;/key&gt;&lt;/foreign-keys&gt;&lt;ref-type name="Journal Article"&gt;17&lt;/ref-type&gt;&lt;contributors&gt;&lt;authors&gt;&lt;author&gt;Yunusova, N. V.&lt;/author&gt;&lt;author&gt;Spirina, L. V.&lt;/author&gt;&lt;author&gt;Frolova, A. E.&lt;/author&gt;&lt;author&gt;Afanas&amp;apos;ev, S. G.&lt;/author&gt;&lt;author&gt;Kolegova, E. S.&lt;/author&gt;&lt;author&gt;Kondakova, I. V.&lt;/author&gt;&lt;/authors&gt;&lt;/contributors&gt;&lt;auth-address&gt;Tomsk Cancer Research Institute, Tomsk, Russian Federation, Tomsk, Russian E-mail : bochkarevanv@oncology.tomsk.ru.&lt;/auth-address&gt;&lt;titles&gt;&lt;title&gt;Association of IGFBP-6 Expression with Metabolic Syndrome and Adiponectin and IGF-IR Receptor Levels in Colorectal Cancer&lt;/title&gt;&lt;secondary-title&gt;Asian Pac J Cancer Prev&lt;/secondary-title&gt;&lt;/titles&gt;&lt;periodical&gt;&lt;full-title&gt;Asian Pac J Cancer Prev&lt;/full-title&gt;&lt;/periodical&gt;&lt;pages&gt;3963-9&lt;/pages&gt;&lt;volume&gt;17&lt;/volume&gt;&lt;number&gt;8&lt;/number&gt;&lt;keywords&gt;&lt;keyword&gt;Adenocarcinoma/genetics&lt;/keyword&gt;&lt;keyword&gt;Adiponectin/*genetics&lt;/keyword&gt;&lt;keyword&gt;Biomarkers, Tumor/genetics&lt;/keyword&gt;&lt;keyword&gt;Colorectal Neoplasms/pathology&lt;/keyword&gt;&lt;keyword&gt;Female&lt;/keyword&gt;&lt;keyword&gt;Gene Expression/*genetics&lt;/keyword&gt;&lt;keyword&gt;Humans&lt;/keyword&gt;&lt;keyword&gt;Insulin-Like Growth Factor Binding Protein 6/*genetics&lt;/keyword&gt;&lt;keyword&gt;Male&lt;/keyword&gt;&lt;keyword&gt;Metabolic Syndrome/*genetics/pathology&lt;/keyword&gt;&lt;keyword&gt;Middle Aged&lt;/keyword&gt;&lt;keyword&gt;RNA, Messenger/genetics&lt;/keyword&gt;&lt;keyword&gt;Receptor, IGF Type 1&lt;/keyword&gt;&lt;keyword&gt;Receptors, Somatomedin/*genetics&lt;/keyword&gt;&lt;keyword&gt;Signal Transduction/genetics&lt;/keyword&gt;&lt;/keywords&gt;&lt;dates&gt;&lt;year&gt;2016&lt;/year&gt;&lt;/dates&gt;&lt;isbn&gt;2476-762X (Electronic)&amp;#xD;1513-7368 (Linking)&lt;/isbn&gt;&lt;accession-num&gt;27644646&lt;/accession-num&gt;&lt;urls&gt;&lt;related-urls&gt;&lt;url&gt;https://www.ncbi.nlm.nih.gov/pubmed/27644646&lt;/url&gt;&lt;/related-urls&gt;&lt;/urls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23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45B4079F" w14:textId="77777777" w:rsidTr="005613EA">
        <w:trPr>
          <w:trHeight w:val="280"/>
        </w:trPr>
        <w:tc>
          <w:tcPr>
            <w:tcW w:w="1170" w:type="dxa"/>
          </w:tcPr>
          <w:p w14:paraId="63986FC7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6</w:t>
            </w:r>
          </w:p>
        </w:tc>
        <w:tc>
          <w:tcPr>
            <w:tcW w:w="3064" w:type="dxa"/>
          </w:tcPr>
          <w:p w14:paraId="6A050D9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ioenergetics and metabolism</w:t>
            </w:r>
          </w:p>
        </w:tc>
        <w:tc>
          <w:tcPr>
            <w:tcW w:w="1719" w:type="dxa"/>
          </w:tcPr>
          <w:p w14:paraId="5EE75F87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east Cancer</w:t>
            </w:r>
          </w:p>
        </w:tc>
        <w:tc>
          <w:tcPr>
            <w:tcW w:w="2550" w:type="dxa"/>
          </w:tcPr>
          <w:p w14:paraId="6D4899AE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PR81/IGFBP6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Promotes 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>Breast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ogression by Modulating Lactate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bolism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nd Oxidative Stress</w:t>
            </w:r>
          </w:p>
        </w:tc>
        <w:tc>
          <w:tcPr>
            <w:tcW w:w="3015" w:type="dxa"/>
          </w:tcPr>
          <w:p w14:paraId="153C87AC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 xml:space="preserve">The Crosstalk between 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>GPR81/IGFBP6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omotes Breast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ogression by Modulating Lactate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bolism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nd Oxidative Stress.</w:t>
            </w:r>
          </w:p>
        </w:tc>
        <w:tc>
          <w:tcPr>
            <w:tcW w:w="1096" w:type="dxa"/>
          </w:tcPr>
          <w:p w14:paraId="4E2D94D8" w14:textId="1403699B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fldChar w:fldCharType="begin">
                <w:fldData xml:space="preserve">PEVuZE5vdGU+PENpdGU+PEF1dGhvcj5Mb25naGl0YW5vPC9BdXRob3I+PFllYXI+MjAyMjwvWWVh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b25naGl0YW5vPC9BdXRob3I+PFllYXI+MjAyMjwvWWVh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24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0DDEF3EE" w14:textId="77777777" w:rsidTr="005613EA">
        <w:trPr>
          <w:trHeight w:val="280"/>
        </w:trPr>
        <w:tc>
          <w:tcPr>
            <w:tcW w:w="1170" w:type="dxa"/>
          </w:tcPr>
          <w:p w14:paraId="269540D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6</w:t>
            </w:r>
          </w:p>
        </w:tc>
        <w:tc>
          <w:tcPr>
            <w:tcW w:w="3064" w:type="dxa"/>
          </w:tcPr>
          <w:p w14:paraId="46E56F64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</w:t>
            </w:r>
          </w:p>
        </w:tc>
        <w:tc>
          <w:tcPr>
            <w:tcW w:w="1719" w:type="dxa"/>
          </w:tcPr>
          <w:p w14:paraId="6AEF2FC2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olorectal Cancer</w:t>
            </w:r>
          </w:p>
        </w:tc>
        <w:tc>
          <w:tcPr>
            <w:tcW w:w="2550" w:type="dxa"/>
          </w:tcPr>
          <w:p w14:paraId="75081CE9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-6 may be a potential biomarker associated with the metabolic syndrome in CRC</w:t>
            </w:r>
          </w:p>
        </w:tc>
        <w:tc>
          <w:tcPr>
            <w:tcW w:w="3015" w:type="dxa"/>
          </w:tcPr>
          <w:p w14:paraId="534A052A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ssociation of IGFBP-6 Expression with Metabolic Syndrome and Adiponectin and IGF-IR Receptor Levels in Colorectal Cancer</w:t>
            </w:r>
          </w:p>
        </w:tc>
        <w:tc>
          <w:tcPr>
            <w:tcW w:w="1096" w:type="dxa"/>
          </w:tcPr>
          <w:p w14:paraId="59B4F319" w14:textId="046B98E1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Yunusova&lt;/Author&gt;&lt;Year&gt;2016&lt;/Year&gt;&lt;RecNum&gt;133&lt;/RecNum&gt;&lt;DisplayText&gt;(23)&lt;/DisplayText&gt;&lt;record&gt;&lt;rec-number&gt;133&lt;/rec-number&gt;&lt;foreign-keys&gt;&lt;key app="EN" db-id="w590v5txkvtsr0ex0sopvpzse902txewtpvw" timestamp="1675439212"&gt;133&lt;/key&gt;&lt;/foreign-keys&gt;&lt;ref-type name="Journal Article"&gt;17&lt;/ref-type&gt;&lt;contributors&gt;&lt;authors&gt;&lt;author&gt;Yunusova, N. V.&lt;/author&gt;&lt;author&gt;Spirina, L. V.&lt;/author&gt;&lt;author&gt;Frolova, A. E.&lt;/author&gt;&lt;author&gt;Afanas&amp;apos;ev, S. G.&lt;/author&gt;&lt;author&gt;Kolegova, E. S.&lt;/author&gt;&lt;author&gt;Kondakova, I. V.&lt;/author&gt;&lt;/authors&gt;&lt;/contributors&gt;&lt;auth-address&gt;Tomsk Cancer Research Institute, Tomsk, Russian Federation, Tomsk, Russian E-mail : bochkarevanv@oncology.tomsk.ru.&lt;/auth-address&gt;&lt;titles&gt;&lt;title&gt;Association of IGFBP-6 Expression with Metabolic Syndrome and Adiponectin and IGF-IR Receptor Levels in Colorectal Cancer&lt;/title&gt;&lt;secondary-title&gt;Asian Pac J Cancer Prev&lt;/secondary-title&gt;&lt;/titles&gt;&lt;periodical&gt;&lt;full-title&gt;Asian Pac J Cancer Prev&lt;/full-title&gt;&lt;/periodical&gt;&lt;pages&gt;3963-9&lt;/pages&gt;&lt;volume&gt;17&lt;/volume&gt;&lt;number&gt;8&lt;/number&gt;&lt;keywords&gt;&lt;keyword&gt;Adenocarcinoma/genetics&lt;/keyword&gt;&lt;keyword&gt;Adiponectin/*genetics&lt;/keyword&gt;&lt;keyword&gt;Biomarkers, Tumor/genetics&lt;/keyword&gt;&lt;keyword&gt;Colorectal Neoplasms/pathology&lt;/keyword&gt;&lt;keyword&gt;Female&lt;/keyword&gt;&lt;keyword&gt;Gene Expression/*genetics&lt;/keyword&gt;&lt;keyword&gt;Humans&lt;/keyword&gt;&lt;keyword&gt;Insulin-Like Growth Factor Binding Protein 6/*genetics&lt;/keyword&gt;&lt;keyword&gt;Male&lt;/keyword&gt;&lt;keyword&gt;Metabolic Syndrome/*genetics/pathology&lt;/keyword&gt;&lt;keyword&gt;Middle Aged&lt;/keyword&gt;&lt;keyword&gt;RNA, Messenger/genetics&lt;/keyword&gt;&lt;keyword&gt;Receptor, IGF Type 1&lt;/keyword&gt;&lt;keyword&gt;Receptors, Somatomedin/*genetics&lt;/keyword&gt;&lt;keyword&gt;Signal Transduction/genetics&lt;/keyword&gt;&lt;/keywords&gt;&lt;dates&gt;&lt;year&gt;2016&lt;/year&gt;&lt;/dates&gt;&lt;isbn&gt;2476-762X (Electronic)&amp;#xD;1513-7368 (Linking)&lt;/isbn&gt;&lt;accession-num&gt;27644646&lt;/accession-num&gt;&lt;urls&gt;&lt;related-urls&gt;&lt;url&gt;https://www.ncbi.nlm.nih.gov/pubmed/27644646&lt;/url&gt;&lt;/related-urls&gt;&lt;/urls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23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52F80A70" w14:textId="77777777" w:rsidTr="005613EA">
        <w:trPr>
          <w:trHeight w:val="280"/>
        </w:trPr>
        <w:tc>
          <w:tcPr>
            <w:tcW w:w="1170" w:type="dxa"/>
          </w:tcPr>
          <w:p w14:paraId="3D40AFE0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6</w:t>
            </w:r>
          </w:p>
        </w:tc>
        <w:tc>
          <w:tcPr>
            <w:tcW w:w="3064" w:type="dxa"/>
          </w:tcPr>
          <w:p w14:paraId="75A809FA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</w:t>
            </w:r>
          </w:p>
        </w:tc>
        <w:tc>
          <w:tcPr>
            <w:tcW w:w="1719" w:type="dxa"/>
          </w:tcPr>
          <w:p w14:paraId="4A93A159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ead and neck squamous cell carcinoma</w:t>
            </w:r>
          </w:p>
        </w:tc>
        <w:tc>
          <w:tcPr>
            <w:tcW w:w="2550" w:type="dxa"/>
          </w:tcPr>
          <w:p w14:paraId="1CA1B1F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6 is down-regulated in metastatic HNSCC</w:t>
            </w:r>
          </w:p>
        </w:tc>
        <w:tc>
          <w:tcPr>
            <w:tcW w:w="3015" w:type="dxa"/>
          </w:tcPr>
          <w:p w14:paraId="02353A62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ifferential gene expression signature between primary and metastatic head and neck squamous cell carcinoma.</w:t>
            </w:r>
          </w:p>
        </w:tc>
        <w:tc>
          <w:tcPr>
            <w:tcW w:w="1096" w:type="dxa"/>
          </w:tcPr>
          <w:p w14:paraId="4F0D796C" w14:textId="38E9B82C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aXU8L0F1dGhvcj48WWVhcj4yMDA4PC9ZZWFyPjxSZWNO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aXU8L0F1dGhvcj48WWVhcj4yMDA4PC9ZZWFyPjxSZWNO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25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3F328583" w14:textId="77777777" w:rsidTr="005613EA">
        <w:trPr>
          <w:trHeight w:val="280"/>
        </w:trPr>
        <w:tc>
          <w:tcPr>
            <w:tcW w:w="1170" w:type="dxa"/>
          </w:tcPr>
          <w:p w14:paraId="10B5523E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6</w:t>
            </w:r>
          </w:p>
        </w:tc>
        <w:tc>
          <w:tcPr>
            <w:tcW w:w="3064" w:type="dxa"/>
          </w:tcPr>
          <w:p w14:paraId="1720C90D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</w:t>
            </w:r>
          </w:p>
        </w:tc>
        <w:tc>
          <w:tcPr>
            <w:tcW w:w="1719" w:type="dxa"/>
          </w:tcPr>
          <w:p w14:paraId="5FCDB7DC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east Cancer</w:t>
            </w:r>
          </w:p>
        </w:tc>
        <w:tc>
          <w:tcPr>
            <w:tcW w:w="2550" w:type="dxa"/>
          </w:tcPr>
          <w:p w14:paraId="72135F57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6 is differentially expressed in bone metastasis in breast cancer (BC) patients</w:t>
            </w:r>
          </w:p>
        </w:tc>
        <w:tc>
          <w:tcPr>
            <w:tcW w:w="3015" w:type="dxa"/>
          </w:tcPr>
          <w:p w14:paraId="6C3D8670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omogram Models Based on the Gene Expression in Prediction of Breast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one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.</w:t>
            </w:r>
          </w:p>
        </w:tc>
        <w:tc>
          <w:tcPr>
            <w:tcW w:w="1096" w:type="dxa"/>
          </w:tcPr>
          <w:p w14:paraId="0F5B5E04" w14:textId="3C5AED00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Fan&lt;/Author&gt;&lt;Year&gt;2022&lt;/Year&gt;&lt;RecNum&gt;137&lt;/RecNum&gt;&lt;DisplayText&gt;(26)&lt;/DisplayText&gt;&lt;record&gt;&lt;rec-number&gt;137&lt;/rec-number&gt;&lt;foreign-keys&gt;&lt;key app="EN" db-id="w590v5txkvtsr0ex0sopvpzse902txewtpvw" timestamp="1675439293"&gt;137&lt;/key&gt;&lt;/foreign-keys&gt;&lt;ref-type name="Journal Article"&gt;17&lt;/ref-type&gt;&lt;contributors&gt;&lt;authors&gt;&lt;author&gt;Fan, T. D.&lt;/author&gt;&lt;author&gt;Bei, D. K.&lt;/author&gt;&lt;author&gt;Li, S. W.&lt;/author&gt;&lt;/authors&gt;&lt;/contributors&gt;&lt;auth-address&gt;Department of Orthopedics, Ningbo Medical Center Lihuili Hospital, Ningbo 315040, Zhejiang, China.&lt;/auth-address&gt;&lt;titles&gt;&lt;title&gt;Nomogram Models Based on the Gene Expression in Prediction of Breast Cancer Bone Metastasis&lt;/title&gt;&lt;secondary-title&gt;J Healthc Eng&lt;/secondary-title&gt;&lt;/titles&gt;&lt;periodical&gt;&lt;full-title&gt;J Healthc Eng&lt;/full-title&gt;&lt;/periodical&gt;&lt;pages&gt;8431946&lt;/pages&gt;&lt;volume&gt;2022&lt;/volume&gt;&lt;edition&gt;20220822&lt;/edition&gt;&lt;keywords&gt;&lt;keyword&gt;Antigens, CD&lt;/keyword&gt;&lt;keyword&gt;*Breast Neoplasms/pathology&lt;/keyword&gt;&lt;keyword&gt;Female&lt;/keyword&gt;&lt;keyword&gt;Gene Expression Regulation, Neoplastic&lt;/keyword&gt;&lt;keyword&gt;Humans&lt;/keyword&gt;&lt;keyword&gt;Integrin beta1/genetics/metabolism&lt;/keyword&gt;&lt;keyword&gt;Nomograms&lt;/keyword&gt;&lt;keyword&gt;Organic Cation Transport Proteins/genetics/metabolism&lt;/keyword&gt;&lt;keyword&gt;Prognosis&lt;/keyword&gt;&lt;keyword&gt;Transcriptome&lt;/keyword&gt;&lt;/keywords&gt;&lt;dates&gt;&lt;year&gt;2022&lt;/year&gt;&lt;/dates&gt;&lt;isbn&gt;2040-2309 (Electronic)&amp;#xD;2040-2295 (Print)&amp;#xD;2040-2295 (Linking)&lt;/isbn&gt;&lt;accession-num&gt;36046013&lt;/accession-num&gt;&lt;urls&gt;&lt;related-urls&gt;&lt;url&gt;https://www.ncbi.nlm.nih.gov/pubmed/36046013&lt;/url&gt;&lt;/related-urls&gt;&lt;/urls&gt;&lt;custom1&gt;The authors declare that they have no conflicts of interest.&lt;/custom1&gt;&lt;custom2&gt;PMC9424032&lt;/custom2&gt;&lt;electronic-resource-num&gt;10.1155/2022/8431946&lt;/electronic-resource-num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26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66BA91DB" w14:textId="77777777" w:rsidTr="005613EA">
        <w:trPr>
          <w:trHeight w:val="280"/>
        </w:trPr>
        <w:tc>
          <w:tcPr>
            <w:tcW w:w="1170" w:type="dxa"/>
          </w:tcPr>
          <w:p w14:paraId="1038C610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7</w:t>
            </w:r>
          </w:p>
        </w:tc>
        <w:tc>
          <w:tcPr>
            <w:tcW w:w="3064" w:type="dxa"/>
          </w:tcPr>
          <w:p w14:paraId="6D1314A0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apoptosis </w:t>
            </w:r>
          </w:p>
        </w:tc>
        <w:tc>
          <w:tcPr>
            <w:tcW w:w="1719" w:type="dxa"/>
          </w:tcPr>
          <w:p w14:paraId="100B1C8A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epatocellular Carcinoma</w:t>
            </w:r>
          </w:p>
        </w:tc>
        <w:tc>
          <w:tcPr>
            <w:tcW w:w="2550" w:type="dxa"/>
          </w:tcPr>
          <w:p w14:paraId="15528884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omote apoptosis</w:t>
            </w:r>
          </w:p>
        </w:tc>
        <w:tc>
          <w:tcPr>
            <w:tcW w:w="3015" w:type="dxa"/>
          </w:tcPr>
          <w:p w14:paraId="1A4BF424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7 Deletion Promotes Hepatocellular Carcinoma.</w:t>
            </w:r>
          </w:p>
        </w:tc>
        <w:tc>
          <w:tcPr>
            <w:tcW w:w="1096" w:type="dxa"/>
          </w:tcPr>
          <w:p w14:paraId="6EE1C7CA" w14:textId="07062809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Ba2llbDwvQXV0aG9yPjxZZWFyPjIwMTc8L1llYXI+PFJl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Ba2llbDwvQXV0aG9yPjxZZWFyPjIwMTc8L1llYXI+PFJl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27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26E9AF47" w14:textId="77777777" w:rsidTr="005613EA">
        <w:trPr>
          <w:trHeight w:val="280"/>
        </w:trPr>
        <w:tc>
          <w:tcPr>
            <w:tcW w:w="1170" w:type="dxa"/>
          </w:tcPr>
          <w:p w14:paraId="1E7A79F8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7</w:t>
            </w:r>
          </w:p>
        </w:tc>
        <w:tc>
          <w:tcPr>
            <w:tcW w:w="3064" w:type="dxa"/>
          </w:tcPr>
          <w:p w14:paraId="5BA5D8CA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apoptosis </w:t>
            </w:r>
          </w:p>
        </w:tc>
        <w:tc>
          <w:tcPr>
            <w:tcW w:w="1719" w:type="dxa"/>
          </w:tcPr>
          <w:p w14:paraId="047A91FB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astric Cancer</w:t>
            </w:r>
          </w:p>
        </w:tc>
        <w:tc>
          <w:tcPr>
            <w:tcW w:w="2550" w:type="dxa"/>
          </w:tcPr>
          <w:p w14:paraId="6D3F006E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7 overexpression promotes apoptosis</w:t>
            </w:r>
          </w:p>
        </w:tc>
        <w:tc>
          <w:tcPr>
            <w:tcW w:w="3015" w:type="dxa"/>
          </w:tcPr>
          <w:p w14:paraId="25006949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Epigenetic Downregulation and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rowth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nhibition of IGFBP7 in Gastric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.</w:t>
            </w:r>
          </w:p>
        </w:tc>
        <w:tc>
          <w:tcPr>
            <w:tcW w:w="1096" w:type="dxa"/>
          </w:tcPr>
          <w:p w14:paraId="1BD3C999" w14:textId="532A2F31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E4PC9ZZWFyPjxSZWNO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E4PC9ZZWFyPjxSZWNO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28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2461832E" w14:textId="77777777" w:rsidTr="005613EA">
        <w:trPr>
          <w:trHeight w:val="280"/>
        </w:trPr>
        <w:tc>
          <w:tcPr>
            <w:tcW w:w="1170" w:type="dxa"/>
          </w:tcPr>
          <w:p w14:paraId="6DF5EF36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7</w:t>
            </w:r>
          </w:p>
        </w:tc>
        <w:tc>
          <w:tcPr>
            <w:tcW w:w="3064" w:type="dxa"/>
          </w:tcPr>
          <w:p w14:paraId="0EE6E235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</w:t>
            </w:r>
          </w:p>
        </w:tc>
        <w:tc>
          <w:tcPr>
            <w:tcW w:w="1719" w:type="dxa"/>
          </w:tcPr>
          <w:p w14:paraId="4A80BAD5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olorectal Cancer</w:t>
            </w:r>
          </w:p>
        </w:tc>
        <w:tc>
          <w:tcPr>
            <w:tcW w:w="2550" w:type="dxa"/>
          </w:tcPr>
          <w:p w14:paraId="478C6455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3 and 7 play a special role in cancer metastasis</w:t>
            </w:r>
          </w:p>
        </w:tc>
        <w:tc>
          <w:tcPr>
            <w:tcW w:w="3015" w:type="dxa"/>
          </w:tcPr>
          <w:p w14:paraId="6FF1DA62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The insulin-like growth factor binding proteins 3 and 7 are associated with 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>colorectal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c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nd liver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.</w:t>
            </w:r>
          </w:p>
        </w:tc>
        <w:tc>
          <w:tcPr>
            <w:tcW w:w="1096" w:type="dxa"/>
          </w:tcPr>
          <w:p w14:paraId="2C53C2B6" w14:textId="65A64E55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fldChar w:fldCharType="begin">
                <w:fldData xml:space="preserve">PEVuZE5vdGU+PENpdGU+PEF1dGhvcj5HZW9yZ2VzPC9BdXRob3I+PFllYXI+MjAxMTwvWWVhcj48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ZW9yZ2VzPC9BdXRob3I+PFllYXI+MjAxMTwvWWVhcj48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13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5613EA" w:rsidRPr="005613EA" w14:paraId="095CD0A0" w14:textId="77777777" w:rsidTr="005613EA">
        <w:trPr>
          <w:trHeight w:val="280"/>
        </w:trPr>
        <w:tc>
          <w:tcPr>
            <w:tcW w:w="1170" w:type="dxa"/>
            <w:tcBorders>
              <w:bottom w:val="single" w:sz="4" w:space="0" w:color="auto"/>
            </w:tcBorders>
          </w:tcPr>
          <w:p w14:paraId="4BF244FE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7</w:t>
            </w:r>
          </w:p>
        </w:tc>
        <w:tc>
          <w:tcPr>
            <w:tcW w:w="3064" w:type="dxa"/>
            <w:tcBorders>
              <w:bottom w:val="single" w:sz="4" w:space="0" w:color="auto"/>
            </w:tcBorders>
          </w:tcPr>
          <w:p w14:paraId="284D907A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etastasis</w:t>
            </w:r>
          </w:p>
        </w:tc>
        <w:tc>
          <w:tcPr>
            <w:tcW w:w="1719" w:type="dxa"/>
            <w:tcBorders>
              <w:bottom w:val="single" w:sz="4" w:space="0" w:color="auto"/>
            </w:tcBorders>
          </w:tcPr>
          <w:p w14:paraId="42AC67BF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oft-tissue sarcomas</w:t>
            </w:r>
          </w:p>
        </w:tc>
        <w:tc>
          <w:tcPr>
            <w:tcW w:w="2550" w:type="dxa"/>
            <w:tcBorders>
              <w:bottom w:val="single" w:sz="4" w:space="0" w:color="auto"/>
            </w:tcBorders>
          </w:tcPr>
          <w:p w14:paraId="6B14D28A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Overexpression of IGFBP7 increases the risk of metastasis</w:t>
            </w:r>
          </w:p>
        </w:tc>
        <w:tc>
          <w:tcPr>
            <w:tcW w:w="3015" w:type="dxa"/>
            <w:tcBorders>
              <w:bottom w:val="single" w:sz="4" w:space="0" w:color="auto"/>
            </w:tcBorders>
          </w:tcPr>
          <w:p w14:paraId="18DDF544" w14:textId="77777777" w:rsidR="005613EA" w:rsidRPr="005613EA" w:rsidRDefault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Tissue and serum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GFBP7</w:t>
            </w:r>
            <w:r w:rsidRPr="005613EA"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 </w:t>
            </w:r>
            <w:r w:rsidRPr="005613E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otein as biomarker in high-grade soft tissue sarcoma.</w:t>
            </w:r>
          </w:p>
        </w:tc>
        <w:tc>
          <w:tcPr>
            <w:tcW w:w="1096" w:type="dxa"/>
            <w:tcBorders>
              <w:bottom w:val="single" w:sz="4" w:space="0" w:color="auto"/>
            </w:tcBorders>
          </w:tcPr>
          <w:p w14:paraId="1616F25E" w14:textId="1602E686" w:rsidR="005613EA" w:rsidRPr="005613EA" w:rsidRDefault="000A7577" w:rsidP="005613EA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Benassi&lt;/Author&gt;&lt;Year&gt;2015&lt;/Year&gt;&lt;RecNum&gt;141&lt;/RecNum&gt;&lt;DisplayText&gt;(29)&lt;/DisplayText&gt;&lt;record&gt;&lt;rec-number&gt;141&lt;/rec-number&gt;&lt;foreign-keys&gt;&lt;key app="EN" db-id="w590v5txkvtsr0ex0sopvpzse902txewtpvw" timestamp="1675439371"&gt;141&lt;/key&gt;&lt;/foreign-keys&gt;&lt;ref-type name="Journal Article"&gt;17&lt;/ref-type&gt;&lt;contributors&gt;&lt;authors&gt;&lt;author&gt;Benassi, M. S.&lt;/author&gt;&lt;author&gt;Pazzaglia, L.&lt;/author&gt;&lt;author&gt;Novello, C.&lt;/author&gt;&lt;author&gt;Quattrini, I.&lt;/author&gt;&lt;author&gt;Pollino, S.&lt;/author&gt;&lt;author&gt;Magagnoli, G.&lt;/author&gt;&lt;author&gt;Picci, P.&lt;/author&gt;&lt;author&gt;Conti, A.&lt;/author&gt;&lt;/authors&gt;&lt;/contributors&gt;&lt;auth-address&gt;Laboratory of Experimental Oncology, Istituto Ortopedico Rizzoli Bologna, Italy.&lt;/auth-address&gt;&lt;titles&gt;&lt;title&gt;Tissue and serum IGFBP7 protein as biomarker in high-grade soft tissue sarcoma&lt;/title&gt;&lt;secondary-title&gt;Am J Cancer Res&lt;/secondary-title&gt;&lt;/titles&gt;&lt;periodical&gt;&lt;full-title&gt;Am J Cancer Res&lt;/full-title&gt;&lt;/periodical&gt;&lt;pages&gt;3446-54&lt;/pages&gt;&lt;volume&gt;5&lt;/volume&gt;&lt;number&gt;11&lt;/number&gt;&lt;edition&gt;20151015&lt;/edition&gt;&lt;keywords&gt;&lt;keyword&gt;Soft tissue sarcoma&lt;/keyword&gt;&lt;keyword&gt;circulating biomarkers&lt;/keyword&gt;&lt;keyword&gt;insulin-like growth factor pathway&lt;/keyword&gt;&lt;keyword&gt;prognosis&lt;/keyword&gt;&lt;keyword&gt;tissue microarray&lt;/keyword&gt;&lt;/keywords&gt;&lt;dates&gt;&lt;year&gt;2015&lt;/year&gt;&lt;/dates&gt;&lt;isbn&gt;2156-6976 (Print)&amp;#xD;2156-6976 (Electronic)&amp;#xD;2156-6976 (Linking)&lt;/isbn&gt;&lt;accession-num&gt;26807324&lt;/accession-num&gt;&lt;urls&gt;&lt;related-urls&gt;&lt;url&gt;https://www.ncbi.nlm.nih.gov/pubmed/26807324&lt;/url&gt;&lt;/related-urls&gt;&lt;/urls&gt;&lt;custom2&gt;PMC4697690&lt;/custom2&gt;&lt;/record&gt;&lt;/Cite&gt;&lt;/EndNote&gt;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(29)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</w:tbl>
    <w:p w14:paraId="243F3F90" w14:textId="0862D4D7" w:rsidR="000A7577" w:rsidRDefault="000A7577" w:rsidP="005B0D94">
      <w:pPr>
        <w:widowControl/>
        <w:jc w:val="left"/>
      </w:pPr>
    </w:p>
    <w:p w14:paraId="65E474D4" w14:textId="5FA37F95" w:rsidR="005613EA" w:rsidRDefault="000A7577" w:rsidP="005B0D94">
      <w:pPr>
        <w:widowControl/>
        <w:jc w:val="left"/>
      </w:pPr>
      <w:r>
        <w:br w:type="page"/>
      </w:r>
    </w:p>
    <w:p w14:paraId="37094566" w14:textId="1DBCD7C4" w:rsidR="005613EA" w:rsidRPr="000A7577" w:rsidRDefault="000A7577" w:rsidP="005B0D94">
      <w:pPr>
        <w:widowControl/>
        <w:jc w:val="left"/>
        <w:rPr>
          <w:rFonts w:ascii="Times New Roman" w:hAnsi="Times New Roman" w:cs="Times New Roman"/>
          <w:b/>
          <w:bCs/>
          <w:sz w:val="22"/>
          <w:szCs w:val="24"/>
        </w:rPr>
      </w:pPr>
      <w:r w:rsidRPr="000A7577">
        <w:rPr>
          <w:rFonts w:ascii="Times New Roman" w:hAnsi="Times New Roman" w:cs="Times New Roman"/>
          <w:b/>
          <w:bCs/>
          <w:sz w:val="22"/>
          <w:szCs w:val="24"/>
        </w:rPr>
        <w:lastRenderedPageBreak/>
        <w:t>Reference</w:t>
      </w:r>
    </w:p>
    <w:p w14:paraId="7EF32FD2" w14:textId="77777777" w:rsidR="000A7577" w:rsidRPr="000A7577" w:rsidRDefault="005613EA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</w:rPr>
        <w:fldChar w:fldCharType="begin"/>
      </w:r>
      <w:r w:rsidRPr="000A7577">
        <w:rPr>
          <w:rFonts w:ascii="Times New Roman" w:hAnsi="Times New Roman" w:cs="Times New Roman"/>
        </w:rPr>
        <w:instrText xml:space="preserve"> ADDIN EN.REFLIST </w:instrText>
      </w:r>
      <w:r w:rsidRPr="000A7577">
        <w:rPr>
          <w:rFonts w:ascii="Times New Roman" w:hAnsi="Times New Roman" w:cs="Times New Roman"/>
        </w:rPr>
        <w:fldChar w:fldCharType="separate"/>
      </w:r>
      <w:r w:rsidR="000A7577" w:rsidRPr="000A7577">
        <w:rPr>
          <w:rFonts w:ascii="Times New Roman" w:hAnsi="Times New Roman" w:cs="Times New Roman"/>
          <w:noProof/>
        </w:rPr>
        <w:t>1.</w:t>
      </w:r>
      <w:r w:rsidR="000A7577" w:rsidRPr="000A7577">
        <w:rPr>
          <w:rFonts w:ascii="Times New Roman" w:hAnsi="Times New Roman" w:cs="Times New Roman"/>
          <w:noProof/>
        </w:rPr>
        <w:tab/>
        <w:t>Zhou H, Zhuang W, Huang H, Ma N, Lei J, Jin G, et al. Effects of natural 24-epibrassinolide on inducing apoptosis and restricting metabolism in hepatocarcinoma cells. Phytomedicine. 2022;107:154428.</w:t>
      </w:r>
    </w:p>
    <w:p w14:paraId="3C7DEF5D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2.</w:t>
      </w:r>
      <w:r w:rsidRPr="000A7577">
        <w:rPr>
          <w:rFonts w:ascii="Times New Roman" w:hAnsi="Times New Roman" w:cs="Times New Roman"/>
          <w:noProof/>
        </w:rPr>
        <w:tab/>
        <w:t>Wolpin BM, Meyerhardt JA, Chan AT, Ng K, Chan JA, Wu K, et al. Insulin, the insulin-like growth factor axis, and mortality in patients with nonmetastatic colorectal cancer. J Clin Oncol. 2009;27(2):176-85.</w:t>
      </w:r>
    </w:p>
    <w:p w14:paraId="64039AE6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3.</w:t>
      </w:r>
      <w:r w:rsidRPr="000A7577">
        <w:rPr>
          <w:rFonts w:ascii="Times New Roman" w:hAnsi="Times New Roman" w:cs="Times New Roman"/>
          <w:noProof/>
        </w:rPr>
        <w:tab/>
        <w:t>Kim JC, Ha YJ, Tak KH, Roh SA, Kim CW, Kim TW, et al. Complex Behavior of ALDH1A1 and IGFBP1 in Liver Metastasis from a Colorectal Cancer. PLoS One. 2016;11(5):e0155160.</w:t>
      </w:r>
    </w:p>
    <w:p w14:paraId="182E5BFA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4.</w:t>
      </w:r>
      <w:r w:rsidRPr="000A7577">
        <w:rPr>
          <w:rFonts w:ascii="Times New Roman" w:hAnsi="Times New Roman" w:cs="Times New Roman"/>
          <w:noProof/>
        </w:rPr>
        <w:tab/>
        <w:t>Sato Y, Inokuchi M, Takagi Y, Kojima K. IGFBP1 Is a Predictive Factor for Haematogenous Metastasis in Patients With Gastric Cancer. Anticancer Res. 2019;39(6):2829-37.</w:t>
      </w:r>
    </w:p>
    <w:p w14:paraId="1E4D7DF5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5.</w:t>
      </w:r>
      <w:r w:rsidRPr="000A7577">
        <w:rPr>
          <w:rFonts w:ascii="Times New Roman" w:hAnsi="Times New Roman" w:cs="Times New Roman"/>
          <w:noProof/>
        </w:rPr>
        <w:tab/>
        <w:t>Zhao S, Wu L, Kuang Y, Su J, Luo Z, Wang Y, et al. Downregulation of CD147 induces malignant melanoma cell apoptosis via the regulation of IGFBP2 expression. Int J Oncol. 2018;53(6):2397-408.</w:t>
      </w:r>
    </w:p>
    <w:p w14:paraId="35538473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6.</w:t>
      </w:r>
      <w:r w:rsidRPr="000A7577">
        <w:rPr>
          <w:rFonts w:ascii="Times New Roman" w:hAnsi="Times New Roman" w:cs="Times New Roman"/>
          <w:noProof/>
        </w:rPr>
        <w:tab/>
        <w:t>Yau SW, Azar WJ, Sabin MA, Werther GA, Russo VC. IGFBP-2 - taking the lead in growth, metabolism and cancer. J Cell Commun Signal. 2015;9(2):125-42.</w:t>
      </w:r>
    </w:p>
    <w:p w14:paraId="58D513CA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7.</w:t>
      </w:r>
      <w:r w:rsidRPr="000A7577">
        <w:rPr>
          <w:rFonts w:ascii="Times New Roman" w:hAnsi="Times New Roman" w:cs="Times New Roman"/>
          <w:noProof/>
        </w:rPr>
        <w:tab/>
        <w:t>Ansari KI, Bhan A, Liu X, Chen MY, Jandial R. Astrocytic IGFBP2 and CHI3L1 in cerebrospinal fluid drive cortical metastasis of HER2+breast cancer. Clin Exp Metastasis. 2020;37(3):401-12.</w:t>
      </w:r>
    </w:p>
    <w:p w14:paraId="1E86A988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8.</w:t>
      </w:r>
      <w:r w:rsidRPr="000A7577">
        <w:rPr>
          <w:rFonts w:ascii="Times New Roman" w:hAnsi="Times New Roman" w:cs="Times New Roman"/>
          <w:noProof/>
        </w:rPr>
        <w:tab/>
        <w:t>Tsai YF, Chou HC, Liou MH, Liao EC, Cheng CT, Chang SJ, et al. Role of IGFBP-2 in oral cancer metastasis. Biochim Biophys Acta Mol Basis Dis. 2021;1867(7):166143.</w:t>
      </w:r>
    </w:p>
    <w:p w14:paraId="3A3E3E1B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9.</w:t>
      </w:r>
      <w:r w:rsidRPr="000A7577">
        <w:rPr>
          <w:rFonts w:ascii="Times New Roman" w:hAnsi="Times New Roman" w:cs="Times New Roman"/>
          <w:noProof/>
        </w:rPr>
        <w:tab/>
        <w:t>Huang G, Dang ZF, Dang YM, Cai W, Li Y, Chen YR, et al. Expression and underlying roles of IGFBP-3 in paclitaxel-treated gastric cancer SGC-7901 cells. Asian Pac J Cancer Prev. 2014;15(14):5741-5.</w:t>
      </w:r>
    </w:p>
    <w:p w14:paraId="0BC731A4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10.</w:t>
      </w:r>
      <w:r w:rsidRPr="000A7577">
        <w:rPr>
          <w:rFonts w:ascii="Times New Roman" w:hAnsi="Times New Roman" w:cs="Times New Roman"/>
          <w:noProof/>
        </w:rPr>
        <w:tab/>
        <w:t>Wang H, Wang H, Li K, Li S, Sun B. IGFBP-3 Is the Key Target of Sanguinarine in Promoting Apoptosis in Hepatocellular Carcinoma. Cancer Manag Res. 2020;12:1007-15.</w:t>
      </w:r>
    </w:p>
    <w:p w14:paraId="77F3DD45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11.</w:t>
      </w:r>
      <w:r w:rsidRPr="000A7577">
        <w:rPr>
          <w:rFonts w:ascii="Times New Roman" w:hAnsi="Times New Roman" w:cs="Times New Roman"/>
          <w:noProof/>
        </w:rPr>
        <w:tab/>
        <w:t>Tong L, Cheng J, Zuo H, Li J. MicroRNA-197 promotes proliferation and inhibits apoptosis of gallbladder cancer cells by targeting insulin-like growth factor-binding protein 3. Adv Clin Exp Med. 2021;30(7):661-72.</w:t>
      </w:r>
    </w:p>
    <w:p w14:paraId="6F84CF33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12.</w:t>
      </w:r>
      <w:r w:rsidRPr="000A7577">
        <w:rPr>
          <w:rFonts w:ascii="Times New Roman" w:hAnsi="Times New Roman" w:cs="Times New Roman"/>
          <w:noProof/>
        </w:rPr>
        <w:tab/>
        <w:t>Rodriguez-Valentin R, Torres-Mejia G, Martinez-Matsushita L, Angeles-Llerenas A, Gomez-Flores-Ramos L, Wolff RK, et al. Energy homeostasis genes modify the association between serum concentrations of IGF-1 and IGFBP-3 and breast cancer risk. Sci Rep. 2022;12(1):1837.</w:t>
      </w:r>
    </w:p>
    <w:p w14:paraId="0E45532F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13.</w:t>
      </w:r>
      <w:r w:rsidRPr="000A7577">
        <w:rPr>
          <w:rFonts w:ascii="Times New Roman" w:hAnsi="Times New Roman" w:cs="Times New Roman"/>
          <w:noProof/>
        </w:rPr>
        <w:tab/>
        <w:t>Georges RB, Adwan H, Hamdi H, Hielscher T, Linnemann U, Berger MR. The insulin-like growth factor binding proteins 3 and 7 are associated with colorectal cancer and liver metastasis. Cancer Biol Ther. 2011;12(1):69-79.</w:t>
      </w:r>
    </w:p>
    <w:p w14:paraId="09539850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14.</w:t>
      </w:r>
      <w:r w:rsidRPr="000A7577">
        <w:rPr>
          <w:rFonts w:ascii="Times New Roman" w:hAnsi="Times New Roman" w:cs="Times New Roman"/>
          <w:noProof/>
        </w:rPr>
        <w:tab/>
        <w:t>Cai Q, Dozmorov M, Oh Y. IGFBP-3/IGFBP-3 Receptor System as an Anti-Tumor and Anti-Metastatic Signaling in Cancer. Cells. 2020;9(5).</w:t>
      </w:r>
    </w:p>
    <w:p w14:paraId="103EBA5C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lastRenderedPageBreak/>
        <w:t>15.</w:t>
      </w:r>
      <w:r w:rsidRPr="000A7577">
        <w:rPr>
          <w:rFonts w:ascii="Times New Roman" w:hAnsi="Times New Roman" w:cs="Times New Roman"/>
          <w:noProof/>
        </w:rPr>
        <w:tab/>
        <w:t>Johnson MA, Firth SM. IGFBP-3: a cell fate pivot in cancer and disease. Growth Horm IGF Res. 2014;24(5):164-73.</w:t>
      </w:r>
    </w:p>
    <w:p w14:paraId="7C1F2BBC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16.</w:t>
      </w:r>
      <w:r w:rsidRPr="000A7577">
        <w:rPr>
          <w:rFonts w:ascii="Times New Roman" w:hAnsi="Times New Roman" w:cs="Times New Roman"/>
          <w:noProof/>
        </w:rPr>
        <w:tab/>
        <w:t>Yang Y, Qi F, Wei C, Liu J, Zhang Y, Luan W, et al. PSMC2 knockdown suppressed tumor progression of skin cutaneous melanoma. Cell Death Discov. 2021;7(1):323.</w:t>
      </w:r>
    </w:p>
    <w:p w14:paraId="4CA7D678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17.</w:t>
      </w:r>
      <w:r w:rsidRPr="000A7577">
        <w:rPr>
          <w:rFonts w:ascii="Times New Roman" w:hAnsi="Times New Roman" w:cs="Times New Roman"/>
          <w:noProof/>
        </w:rPr>
        <w:tab/>
        <w:t>Zielinska HA, Daly CS, Alghamdi A, Bahl A, Sohail M, White P, et al. Interaction between GRP78 and IGFBP-3 Affects Tumourigenesis and Prognosis in Breast Cancer Patients. Cancers (Basel). 2020;12(12).</w:t>
      </w:r>
    </w:p>
    <w:p w14:paraId="5F4180D0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18.</w:t>
      </w:r>
      <w:r w:rsidRPr="000A7577">
        <w:rPr>
          <w:rFonts w:ascii="Times New Roman" w:hAnsi="Times New Roman" w:cs="Times New Roman"/>
          <w:noProof/>
        </w:rPr>
        <w:tab/>
        <w:t>Shi Z, Mirza M, Wang B, Kennedy MA, Weber GF. Osteopontin-a alters glucose homeostasis in anchorage-independent breast cancer cells. Cancer Lett. 2014;344(1):47-53.</w:t>
      </w:r>
    </w:p>
    <w:p w14:paraId="2C2C8AE8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19.</w:t>
      </w:r>
      <w:r w:rsidRPr="000A7577">
        <w:rPr>
          <w:rFonts w:ascii="Times New Roman" w:hAnsi="Times New Roman" w:cs="Times New Roman"/>
          <w:noProof/>
        </w:rPr>
        <w:tab/>
        <w:t>Maitituoheti M, Keung EZ, Tang M, Yan L, Alam H, Han G, et al. Enhancer Reprogramming Confers Dependence on Glycolysis and IGF Signaling in KMT2D Mutant Melanoma. Cell Rep. 2020;33(3):108293.</w:t>
      </w:r>
    </w:p>
    <w:p w14:paraId="1E19FB7D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20.</w:t>
      </w:r>
      <w:r w:rsidRPr="000A7577">
        <w:rPr>
          <w:rFonts w:ascii="Times New Roman" w:hAnsi="Times New Roman" w:cs="Times New Roman"/>
          <w:noProof/>
        </w:rPr>
        <w:tab/>
        <w:t>Dai B, Ruan B, Wu J, Wang J, Shang R, Sun W, et al. Insulin-like growth factor binding protein-1 inhibits cancer cell invasion and is associated with poor prognosis in hepatocellular carcinoma. Int J Clin Exp Pathol. 2014;7(9):5645-54.</w:t>
      </w:r>
    </w:p>
    <w:p w14:paraId="28DCD677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21.</w:t>
      </w:r>
      <w:r w:rsidRPr="000A7577">
        <w:rPr>
          <w:rFonts w:ascii="Times New Roman" w:hAnsi="Times New Roman" w:cs="Times New Roman"/>
          <w:noProof/>
        </w:rPr>
        <w:tab/>
        <w:t>Bei Y, Huang Q, Shen J, Shi J, Shen C, Xu P, et al. IGFBP6 Regulates Cell Apoptosis and Migration in Glioma. Cell Mol Neurobiol. 2017;37(5):889-98.</w:t>
      </w:r>
    </w:p>
    <w:p w14:paraId="481350F1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22.</w:t>
      </w:r>
      <w:r w:rsidRPr="000A7577">
        <w:rPr>
          <w:rFonts w:ascii="Times New Roman" w:hAnsi="Times New Roman" w:cs="Times New Roman"/>
          <w:noProof/>
        </w:rPr>
        <w:tab/>
        <w:t>Qiu F, Gao W, Wang B. Correlation of IGFBP-6 expression with apoptosis and migration of colorectal carcinoma cells. Cancer Biomark. 2018;21(4):893-8.</w:t>
      </w:r>
    </w:p>
    <w:p w14:paraId="525B14CB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23.</w:t>
      </w:r>
      <w:r w:rsidRPr="000A7577">
        <w:rPr>
          <w:rFonts w:ascii="Times New Roman" w:hAnsi="Times New Roman" w:cs="Times New Roman"/>
          <w:noProof/>
        </w:rPr>
        <w:tab/>
        <w:t>Yunusova NV, Spirina LV, Frolova AE, Afanas'ev SG, Kolegova ES, Kondakova IV. Association of IGFBP-6 Expression with Metabolic Syndrome and Adiponectin and IGF-IR Receptor Levels in Colorectal Cancer. Asian Pac J Cancer Prev. 2016;17(8):3963-9.</w:t>
      </w:r>
    </w:p>
    <w:p w14:paraId="1B6F7CA5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24.</w:t>
      </w:r>
      <w:r w:rsidRPr="000A7577">
        <w:rPr>
          <w:rFonts w:ascii="Times New Roman" w:hAnsi="Times New Roman" w:cs="Times New Roman"/>
          <w:noProof/>
        </w:rPr>
        <w:tab/>
        <w:t>Longhitano L, Forte S, Orlando L, Grasso S, Barbato A, Vicario N, et al. The Crosstalk between GPR81/IGFBP6 Promotes Breast Cancer Progression by Modulating Lactate Metabolism and Oxidative Stress. Antioxidants (Basel). 2022;11(2).</w:t>
      </w:r>
    </w:p>
    <w:p w14:paraId="77490AC2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25.</w:t>
      </w:r>
      <w:r w:rsidRPr="000A7577">
        <w:rPr>
          <w:rFonts w:ascii="Times New Roman" w:hAnsi="Times New Roman" w:cs="Times New Roman"/>
          <w:noProof/>
        </w:rPr>
        <w:tab/>
        <w:t>Liu CJ, Liu TY, Kuo LT, Cheng HW, Chu TH, Chang KW, et al. Differential gene expression signature between primary and metastatic head and neck squamous cell carcinoma. J Pathol. 2008;214(4):489-97.</w:t>
      </w:r>
    </w:p>
    <w:p w14:paraId="0A1893D4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26.</w:t>
      </w:r>
      <w:r w:rsidRPr="000A7577">
        <w:rPr>
          <w:rFonts w:ascii="Times New Roman" w:hAnsi="Times New Roman" w:cs="Times New Roman"/>
          <w:noProof/>
        </w:rPr>
        <w:tab/>
        <w:t>Fan TD, Bei DK, Li SW. Nomogram Models Based on the Gene Expression in Prediction of Breast Cancer Bone Metastasis. J Healthc Eng. 2022;2022:8431946.</w:t>
      </w:r>
    </w:p>
    <w:p w14:paraId="5270FBE0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27.</w:t>
      </w:r>
      <w:r w:rsidRPr="000A7577">
        <w:rPr>
          <w:rFonts w:ascii="Times New Roman" w:hAnsi="Times New Roman" w:cs="Times New Roman"/>
          <w:noProof/>
        </w:rPr>
        <w:tab/>
        <w:t>Akiel M, Guo C, Li X, Rajasekaran D, Mendoza RG, Robertson CL, et al. IGFBP7 Deletion Promotes Hepatocellular Carcinoma. Cancer Res. 2017;77(15):4014-25.</w:t>
      </w:r>
    </w:p>
    <w:p w14:paraId="0B2E2112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28.</w:t>
      </w:r>
      <w:r w:rsidRPr="000A7577">
        <w:rPr>
          <w:rFonts w:ascii="Times New Roman" w:hAnsi="Times New Roman" w:cs="Times New Roman"/>
          <w:noProof/>
        </w:rPr>
        <w:tab/>
        <w:t>Kim J, Kim WH, Byeon SJ, Lee BL, Kim MA. Epigenetic Downregulation and Growth Inhibition of IGFBP7 in Gastric Cancer. Asian Pac J Cancer Prev. 2018;19(3):667-75.</w:t>
      </w:r>
    </w:p>
    <w:p w14:paraId="1AAF05F9" w14:textId="77777777" w:rsidR="000A7577" w:rsidRPr="000A7577" w:rsidRDefault="000A7577" w:rsidP="000A7577">
      <w:pPr>
        <w:pStyle w:val="EndNoteBibliography"/>
        <w:rPr>
          <w:rFonts w:ascii="Times New Roman" w:hAnsi="Times New Roman" w:cs="Times New Roman"/>
          <w:noProof/>
        </w:rPr>
      </w:pPr>
      <w:r w:rsidRPr="000A7577">
        <w:rPr>
          <w:rFonts w:ascii="Times New Roman" w:hAnsi="Times New Roman" w:cs="Times New Roman"/>
          <w:noProof/>
        </w:rPr>
        <w:t>29.</w:t>
      </w:r>
      <w:r w:rsidRPr="000A7577">
        <w:rPr>
          <w:rFonts w:ascii="Times New Roman" w:hAnsi="Times New Roman" w:cs="Times New Roman"/>
          <w:noProof/>
        </w:rPr>
        <w:tab/>
        <w:t>Benassi MS, Pazzaglia L, Novello C, Quattrini I, Pollino S, Magagnoli G, et al. Tissue and serum IGFBP7 protein as biomarker in high-grade soft tissue sarcoma. Am J Cancer Res. 2015;5(11):3446-54.</w:t>
      </w:r>
    </w:p>
    <w:p w14:paraId="70344BE0" w14:textId="2E80B510" w:rsidR="00DF6A72" w:rsidRPr="000A7577" w:rsidRDefault="005613EA" w:rsidP="005B0D94">
      <w:pPr>
        <w:widowControl/>
        <w:jc w:val="left"/>
        <w:rPr>
          <w:rFonts w:ascii="Times New Roman" w:hAnsi="Times New Roman" w:cs="Times New Roman"/>
        </w:rPr>
      </w:pPr>
      <w:r w:rsidRPr="000A7577">
        <w:rPr>
          <w:rFonts w:ascii="Times New Roman" w:hAnsi="Times New Roman" w:cs="Times New Roman"/>
        </w:rPr>
        <w:fldChar w:fldCharType="end"/>
      </w:r>
      <w:bookmarkEnd w:id="0"/>
    </w:p>
    <w:sectPr w:rsidR="00DF6A72" w:rsidRPr="000A7577" w:rsidSect="002E618F">
      <w:type w:val="nextPage"/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41E6E4F" w14:textId="77777777" w:rsidR="00FA7BC0" w:rsidRDefault="00FA7BC0" w:rsidP="00EE7799">
      <w:r>
        <w:separator/>
      </w:r>
    </w:p>
  </w:endnote>
  <w:endnote w:type="continuationSeparator" w:id="0">
    <w:p w14:paraId="21231B84" w14:textId="77777777" w:rsidR="00FA7BC0" w:rsidRDefault="00FA7BC0" w:rsidP="00EE77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Microsoft YaHei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42C6BE3" w14:textId="77777777" w:rsidR="00FA7BC0" w:rsidRDefault="00FA7BC0" w:rsidP="00EE7799">
      <w:r>
        <w:separator/>
      </w:r>
    </w:p>
  </w:footnote>
  <w:footnote w:type="continuationSeparator" w:id="0">
    <w:p w14:paraId="1611F519" w14:textId="77777777" w:rsidR="00FA7BC0" w:rsidRDefault="00FA7BC0" w:rsidP="00EE779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CF25705D"/>
    <w:multiLevelType w:val="singleLevel"/>
    <w:tmpl w:val="CF25705D"/>
    <w:lvl w:ilvl="0">
      <w:start w:val="5"/>
      <w:numFmt w:val="decimal"/>
      <w:suff w:val="space"/>
      <w:lvlText w:val="%1."/>
      <w:lvlJc w:val="left"/>
    </w:lvl>
  </w:abstractNum>
  <w:abstractNum w:abstractNumId="1" w15:restartNumberingAfterBreak="0">
    <w:nsid w:val="5A0954CD"/>
    <w:multiLevelType w:val="multilevel"/>
    <w:tmpl w:val="5A0954CD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90v5txkvtsr0ex0sopvpzse902txewtpvw&quot;&gt;Untitled Library&lt;record-ids&gt;&lt;item&gt;110&lt;/item&gt;&lt;item&gt;111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6&lt;/item&gt;&lt;item&gt;137&lt;/item&gt;&lt;item&gt;138&lt;/item&gt;&lt;item&gt;139&lt;/item&gt;&lt;item&gt;141&lt;/item&gt;&lt;/record-ids&gt;&lt;/item&gt;&lt;/Libraries&gt;"/>
  </w:docVars>
  <w:rsids>
    <w:rsidRoot w:val="0070501F"/>
    <w:rsid w:val="00006799"/>
    <w:rsid w:val="0002702A"/>
    <w:rsid w:val="000741E2"/>
    <w:rsid w:val="000A7577"/>
    <w:rsid w:val="002E618F"/>
    <w:rsid w:val="0034145E"/>
    <w:rsid w:val="004B6471"/>
    <w:rsid w:val="005613EA"/>
    <w:rsid w:val="005B0D94"/>
    <w:rsid w:val="005B387A"/>
    <w:rsid w:val="005C4D7C"/>
    <w:rsid w:val="005C515E"/>
    <w:rsid w:val="0065690E"/>
    <w:rsid w:val="0070501F"/>
    <w:rsid w:val="00772C82"/>
    <w:rsid w:val="007B5547"/>
    <w:rsid w:val="00DF6A72"/>
    <w:rsid w:val="00EE7799"/>
    <w:rsid w:val="00FA7B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5EFC01B"/>
  <w15:chartTrackingRefBased/>
  <w15:docId w15:val="{44DB9915-65F9-4989-858B-565A50D294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E7799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qFormat/>
    <w:rsid w:val="005B0D94"/>
    <w:pPr>
      <w:spacing w:beforeAutospacing="1" w:afterAutospacing="1"/>
      <w:jc w:val="left"/>
      <w:outlineLvl w:val="0"/>
    </w:pPr>
    <w:rPr>
      <w:rFonts w:ascii="SimSun" w:eastAsia="SimSun" w:hAnsi="SimSun" w:cs="Times New Roman" w:hint="eastAsia"/>
      <w:b/>
      <w:kern w:val="44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B0D94"/>
    <w:pPr>
      <w:spacing w:beforeAutospacing="1" w:afterAutospacing="1"/>
      <w:jc w:val="left"/>
      <w:outlineLvl w:val="1"/>
    </w:pPr>
    <w:rPr>
      <w:rFonts w:ascii="SimSun" w:eastAsia="SimSun" w:hAnsi="SimSun" w:cs="Times New Roman" w:hint="eastAsia"/>
      <w:b/>
      <w:bCs/>
      <w:kern w:val="0"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qFormat/>
    <w:rsid w:val="00EE779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EE7799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qFormat/>
    <w:rsid w:val="00EE77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EE7799"/>
    <w:rPr>
      <w:sz w:val="18"/>
      <w:szCs w:val="18"/>
    </w:rPr>
  </w:style>
  <w:style w:type="table" w:styleId="TableGrid">
    <w:name w:val="Table Grid"/>
    <w:basedOn w:val="TableNormal"/>
    <w:uiPriority w:val="39"/>
    <w:rsid w:val="005B0D9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qFormat/>
    <w:rsid w:val="005B0D94"/>
    <w:rPr>
      <w:rFonts w:ascii="SimSun" w:eastAsia="SimSun" w:hAnsi="SimSun" w:cs="Times New Roman"/>
      <w:b/>
      <w:kern w:val="44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B0D94"/>
    <w:rPr>
      <w:rFonts w:ascii="SimSun" w:eastAsia="SimSun" w:hAnsi="SimSun" w:cs="Times New Roman"/>
      <w:b/>
      <w:bCs/>
      <w:kern w:val="0"/>
      <w:sz w:val="36"/>
      <w:szCs w:val="36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5B0D94"/>
    <w:pPr>
      <w:jc w:val="left"/>
    </w:pPr>
    <w:rPr>
      <w:rFonts w:ascii="DengXian" w:eastAsia="DengXian" w:hAnsi="DengXian" w:cs="SimSun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5B0D94"/>
    <w:rPr>
      <w:rFonts w:ascii="DengXian" w:eastAsia="DengXian" w:hAnsi="DengXian" w:cs="SimSun"/>
    </w:rPr>
  </w:style>
  <w:style w:type="paragraph" w:styleId="Date">
    <w:name w:val="Date"/>
    <w:basedOn w:val="Normal"/>
    <w:next w:val="Normal"/>
    <w:link w:val="DateChar"/>
    <w:uiPriority w:val="99"/>
    <w:semiHidden/>
    <w:unhideWhenUsed/>
    <w:qFormat/>
    <w:rsid w:val="005B0D94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qFormat/>
    <w:rsid w:val="005B0D94"/>
  </w:style>
  <w:style w:type="paragraph" w:styleId="NormalWeb">
    <w:name w:val="Normal (Web)"/>
    <w:basedOn w:val="Normal"/>
    <w:link w:val="NormalWebChar"/>
    <w:uiPriority w:val="99"/>
    <w:qFormat/>
    <w:rsid w:val="005B0D94"/>
    <w:pPr>
      <w:widowControl/>
      <w:spacing w:before="100" w:beforeAutospacing="1" w:after="100" w:afterAutospacing="1"/>
      <w:jc w:val="left"/>
    </w:pPr>
    <w:rPr>
      <w:rFonts w:ascii="SimSun" w:eastAsia="SimSun" w:hAnsi="SimSun" w:cs="Times New Roman"/>
      <w:color w:val="000000"/>
      <w:kern w:val="0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5B0D9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5B0D94"/>
    <w:rPr>
      <w:rFonts w:ascii="DengXian" w:eastAsia="DengXian" w:hAnsi="DengXian" w:cs="SimSun"/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qFormat/>
    <w:rsid w:val="005B0D94"/>
    <w:rPr>
      <w:color w:val="954F72"/>
      <w:u w:val="single"/>
    </w:rPr>
  </w:style>
  <w:style w:type="character" w:styleId="Hyperlink">
    <w:name w:val="Hyperlink"/>
    <w:basedOn w:val="DefaultParagraphFont"/>
    <w:uiPriority w:val="99"/>
    <w:qFormat/>
    <w:rsid w:val="005B0D94"/>
    <w:rPr>
      <w:color w:val="0563C1"/>
      <w:u w:val="single"/>
    </w:rPr>
  </w:style>
  <w:style w:type="paragraph" w:styleId="ListParagraph">
    <w:name w:val="List Paragraph"/>
    <w:basedOn w:val="Normal"/>
    <w:uiPriority w:val="99"/>
    <w:qFormat/>
    <w:rsid w:val="005B0D94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0"/>
    <w:qFormat/>
    <w:rsid w:val="005B0D94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qFormat/>
    <w:rsid w:val="005B0D94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Normal"/>
    <w:link w:val="EndNoteBibliography0"/>
    <w:qFormat/>
    <w:rsid w:val="005B0D94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qFormat/>
    <w:rsid w:val="005B0D94"/>
    <w:rPr>
      <w:rFonts w:ascii="DengXian" w:eastAsia="DengXian" w:hAnsi="DengXian"/>
      <w:sz w:val="20"/>
    </w:rPr>
  </w:style>
  <w:style w:type="character" w:customStyle="1" w:styleId="NormalWebChar">
    <w:name w:val="Normal (Web) Char"/>
    <w:basedOn w:val="DefaultParagraphFont"/>
    <w:link w:val="NormalWeb"/>
    <w:uiPriority w:val="99"/>
    <w:qFormat/>
    <w:rsid w:val="005B0D94"/>
    <w:rPr>
      <w:rFonts w:ascii="SimSun" w:eastAsia="SimSun" w:hAnsi="SimSun" w:cs="Times New Roman"/>
      <w:color w:val="000000"/>
      <w:kern w:val="0"/>
      <w:sz w:val="24"/>
      <w:szCs w:val="24"/>
    </w:rPr>
  </w:style>
  <w:style w:type="paragraph" w:customStyle="1" w:styleId="machinetrans-lang-en">
    <w:name w:val="machinetrans-lang-en"/>
    <w:basedOn w:val="Normal"/>
    <w:qFormat/>
    <w:rsid w:val="005B0D94"/>
    <w:pPr>
      <w:widowControl/>
      <w:spacing w:before="100" w:beforeAutospacing="1" w:after="100" w:afterAutospacing="1"/>
      <w:jc w:val="left"/>
    </w:pPr>
    <w:rPr>
      <w:rFonts w:ascii="SimSun" w:eastAsia="SimSun" w:hAnsi="SimSun" w:cs="Times New Roman"/>
      <w:color w:val="000000"/>
      <w:kern w:val="0"/>
      <w:sz w:val="24"/>
      <w:szCs w:val="24"/>
    </w:rPr>
  </w:style>
  <w:style w:type="character" w:customStyle="1" w:styleId="1">
    <w:name w:val="未处理的提及1"/>
    <w:basedOn w:val="DefaultParagraphFont"/>
    <w:uiPriority w:val="99"/>
    <w:semiHidden/>
    <w:unhideWhenUsed/>
    <w:qFormat/>
    <w:rsid w:val="005B0D94"/>
    <w:rPr>
      <w:color w:val="605E5C"/>
      <w:shd w:val="clear" w:color="auto" w:fill="E1DFDD"/>
    </w:rPr>
  </w:style>
  <w:style w:type="paragraph" w:customStyle="1" w:styleId="msonormal0">
    <w:name w:val="msonormal"/>
    <w:basedOn w:val="Normal"/>
    <w:qFormat/>
    <w:rsid w:val="005B0D94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customStyle="1" w:styleId="font5">
    <w:name w:val="font5"/>
    <w:basedOn w:val="Normal"/>
    <w:qFormat/>
    <w:rsid w:val="005B0D94"/>
    <w:pPr>
      <w:widowControl/>
      <w:spacing w:before="100" w:beforeAutospacing="1" w:after="100" w:afterAutospacing="1"/>
      <w:jc w:val="left"/>
    </w:pPr>
    <w:rPr>
      <w:rFonts w:ascii="DengXian" w:eastAsia="DengXian" w:hAnsi="DengXian" w:cs="SimSun"/>
      <w:kern w:val="0"/>
      <w:sz w:val="18"/>
      <w:szCs w:val="18"/>
    </w:rPr>
  </w:style>
  <w:style w:type="paragraph" w:customStyle="1" w:styleId="xl65">
    <w:name w:val="xl65"/>
    <w:basedOn w:val="Normal"/>
    <w:qFormat/>
    <w:rsid w:val="005B0D94"/>
    <w:pPr>
      <w:widowControl/>
      <w:pBdr>
        <w:bottom w:val="single" w:sz="8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SimSun" w:hAnsi="Times New Roman" w:cs="Times New Roman"/>
      <w:b/>
      <w:bCs/>
      <w:color w:val="000000"/>
      <w:kern w:val="0"/>
      <w:sz w:val="16"/>
      <w:szCs w:val="16"/>
    </w:rPr>
  </w:style>
  <w:style w:type="paragraph" w:customStyle="1" w:styleId="xl66">
    <w:name w:val="xl66"/>
    <w:basedOn w:val="Normal"/>
    <w:qFormat/>
    <w:rsid w:val="005B0D94"/>
    <w:pPr>
      <w:widowControl/>
      <w:pBdr>
        <w:bottom w:val="single" w:sz="8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SimSun" w:hAnsi="Times New Roman" w:cs="Times New Roman"/>
      <w:b/>
      <w:bCs/>
      <w:i/>
      <w:iCs/>
      <w:color w:val="000000"/>
      <w:kern w:val="0"/>
      <w:sz w:val="16"/>
      <w:szCs w:val="16"/>
    </w:rPr>
  </w:style>
  <w:style w:type="paragraph" w:customStyle="1" w:styleId="xl67">
    <w:name w:val="xl67"/>
    <w:basedOn w:val="Normal"/>
    <w:qFormat/>
    <w:rsid w:val="005B0D94"/>
    <w:pPr>
      <w:widowControl/>
      <w:spacing w:before="100" w:beforeAutospacing="1" w:after="100" w:afterAutospacing="1"/>
      <w:jc w:val="left"/>
      <w:textAlignment w:val="center"/>
    </w:pPr>
    <w:rPr>
      <w:rFonts w:ascii="Times New Roman" w:eastAsia="SimSun" w:hAnsi="Times New Roman" w:cs="Times New Roman"/>
      <w:color w:val="000000"/>
      <w:kern w:val="0"/>
      <w:sz w:val="16"/>
      <w:szCs w:val="16"/>
    </w:rPr>
  </w:style>
  <w:style w:type="paragraph" w:customStyle="1" w:styleId="xl68">
    <w:name w:val="xl68"/>
    <w:basedOn w:val="Normal"/>
    <w:qFormat/>
    <w:rsid w:val="005B0D94"/>
    <w:pPr>
      <w:widowControl/>
      <w:spacing w:before="100" w:beforeAutospacing="1" w:after="100" w:afterAutospacing="1"/>
      <w:jc w:val="right"/>
      <w:textAlignment w:val="center"/>
    </w:pPr>
    <w:rPr>
      <w:rFonts w:ascii="Times New Roman" w:eastAsia="SimSun" w:hAnsi="Times New Roman" w:cs="Times New Roman"/>
      <w:color w:val="000000"/>
      <w:kern w:val="0"/>
      <w:sz w:val="16"/>
      <w:szCs w:val="16"/>
    </w:rPr>
  </w:style>
  <w:style w:type="paragraph" w:customStyle="1" w:styleId="xl69">
    <w:name w:val="xl69"/>
    <w:basedOn w:val="Normal"/>
    <w:qFormat/>
    <w:rsid w:val="005B0D94"/>
    <w:pPr>
      <w:widowControl/>
      <w:pBdr>
        <w:bottom w:val="single" w:sz="8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SimSun" w:hAnsi="Times New Roman" w:cs="Times New Roman"/>
      <w:color w:val="000000"/>
      <w:kern w:val="0"/>
      <w:sz w:val="16"/>
      <w:szCs w:val="16"/>
    </w:rPr>
  </w:style>
  <w:style w:type="paragraph" w:customStyle="1" w:styleId="xl70">
    <w:name w:val="xl70"/>
    <w:basedOn w:val="Normal"/>
    <w:qFormat/>
    <w:rsid w:val="005B0D94"/>
    <w:pPr>
      <w:widowControl/>
      <w:pBdr>
        <w:bottom w:val="single" w:sz="8" w:space="0" w:color="auto"/>
      </w:pBdr>
      <w:spacing w:before="100" w:beforeAutospacing="1" w:after="100" w:afterAutospacing="1"/>
      <w:jc w:val="right"/>
      <w:textAlignment w:val="center"/>
    </w:pPr>
    <w:rPr>
      <w:rFonts w:ascii="Times New Roman" w:eastAsia="SimSun" w:hAnsi="Times New Roman" w:cs="Times New Roman"/>
      <w:color w:val="000000"/>
      <w:kern w:val="0"/>
      <w:sz w:val="16"/>
      <w:szCs w:val="16"/>
    </w:rPr>
  </w:style>
  <w:style w:type="paragraph" w:customStyle="1" w:styleId="xl71">
    <w:name w:val="xl71"/>
    <w:basedOn w:val="Normal"/>
    <w:qFormat/>
    <w:rsid w:val="005B0D94"/>
    <w:pPr>
      <w:widowControl/>
      <w:pBdr>
        <w:top w:val="single" w:sz="8" w:space="0" w:color="auto"/>
      </w:pBdr>
      <w:spacing w:before="100" w:beforeAutospacing="1" w:after="100" w:afterAutospacing="1"/>
      <w:jc w:val="right"/>
      <w:textAlignment w:val="center"/>
    </w:pPr>
    <w:rPr>
      <w:rFonts w:ascii="Times New Roman" w:eastAsia="SimSun" w:hAnsi="Times New Roman" w:cs="Times New Roman"/>
      <w:color w:val="000000"/>
      <w:kern w:val="0"/>
      <w:sz w:val="16"/>
      <w:szCs w:val="16"/>
    </w:rPr>
  </w:style>
  <w:style w:type="paragraph" w:customStyle="1" w:styleId="xl72">
    <w:name w:val="xl72"/>
    <w:basedOn w:val="Normal"/>
    <w:qFormat/>
    <w:rsid w:val="005B0D94"/>
    <w:pPr>
      <w:widowControl/>
      <w:pBdr>
        <w:top w:val="single" w:sz="8" w:space="0" w:color="auto"/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SimSun" w:hAnsi="Times New Roman" w:cs="Times New Roman"/>
      <w:b/>
      <w:bCs/>
      <w:color w:val="000000"/>
      <w:kern w:val="0"/>
      <w:sz w:val="16"/>
      <w:szCs w:val="16"/>
    </w:rPr>
  </w:style>
  <w:style w:type="paragraph" w:customStyle="1" w:styleId="xl73">
    <w:name w:val="xl73"/>
    <w:basedOn w:val="Normal"/>
    <w:qFormat/>
    <w:rsid w:val="005B0D94"/>
    <w:pPr>
      <w:widowControl/>
      <w:pBdr>
        <w:top w:val="single" w:sz="8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SimSun" w:hAnsi="Times New Roman" w:cs="Times New Roman"/>
      <w:b/>
      <w:bCs/>
      <w:color w:val="000000"/>
      <w:kern w:val="0"/>
      <w:sz w:val="16"/>
      <w:szCs w:val="16"/>
    </w:rPr>
  </w:style>
  <w:style w:type="paragraph" w:customStyle="1" w:styleId="xl74">
    <w:name w:val="xl74"/>
    <w:basedOn w:val="Normal"/>
    <w:rsid w:val="005B0D94"/>
    <w:pPr>
      <w:widowControl/>
      <w:pBdr>
        <w:bottom w:val="single" w:sz="8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SimSun" w:hAnsi="Times New Roman" w:cs="Times New Roman"/>
      <w:b/>
      <w:bCs/>
      <w:color w:val="000000"/>
      <w:kern w:val="0"/>
      <w:sz w:val="20"/>
      <w:szCs w:val="20"/>
    </w:rPr>
  </w:style>
  <w:style w:type="paragraph" w:customStyle="1" w:styleId="xl75">
    <w:name w:val="xl75"/>
    <w:basedOn w:val="Normal"/>
    <w:rsid w:val="005B0D94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0"/>
      <w:szCs w:val="20"/>
    </w:rPr>
  </w:style>
  <w:style w:type="character" w:customStyle="1" w:styleId="2">
    <w:name w:val="未处理的提及2"/>
    <w:basedOn w:val="DefaultParagraphFont"/>
    <w:uiPriority w:val="99"/>
    <w:semiHidden/>
    <w:unhideWhenUsed/>
    <w:rsid w:val="005B0D94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5B0D94"/>
    <w:rPr>
      <w:b/>
      <w:bCs/>
    </w:rPr>
  </w:style>
  <w:style w:type="character" w:styleId="PageNumber">
    <w:name w:val="page number"/>
    <w:basedOn w:val="DefaultParagraphFont"/>
    <w:uiPriority w:val="99"/>
    <w:semiHidden/>
    <w:unhideWhenUsed/>
    <w:rsid w:val="005B0D94"/>
  </w:style>
  <w:style w:type="character" w:styleId="LineNumber">
    <w:name w:val="line number"/>
    <w:basedOn w:val="DefaultParagraphFont"/>
    <w:uiPriority w:val="99"/>
    <w:semiHidden/>
    <w:unhideWhenUsed/>
    <w:rsid w:val="005B0D9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0</Pages>
  <Words>7157</Words>
  <Characters>40801</Characters>
  <Application>Microsoft Office Word</Application>
  <DocSecurity>0</DocSecurity>
  <Lines>340</Lines>
  <Paragraphs>95</Paragraphs>
  <ScaleCrop>false</ScaleCrop>
  <Company/>
  <LinksUpToDate>false</LinksUpToDate>
  <CharactersWithSpaces>47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刘 英男</dc:creator>
  <cp:keywords/>
  <dc:description/>
  <cp:lastModifiedBy>Mary Rose Caro</cp:lastModifiedBy>
  <cp:revision>5</cp:revision>
  <dcterms:created xsi:type="dcterms:W3CDTF">2023-02-02T17:50:00Z</dcterms:created>
  <dcterms:modified xsi:type="dcterms:W3CDTF">2023-04-12T14:47:00Z</dcterms:modified>
</cp:coreProperties>
</file>